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14E65DA2" w:rsidR="00CD6B59" w:rsidRPr="0074250E" w:rsidRDefault="00CD6B59">
      <w:pPr>
        <w:spacing w:after="240" w:line="360" w:lineRule="auto"/>
        <w:jc w:val="center"/>
        <w:rPr>
          <w:rFonts w:ascii="Calibri" w:hAnsi="Calibri" w:cs="Calibri"/>
          <w:b/>
          <w:bCs/>
          <w:u w:val="single"/>
        </w:rPr>
        <w:pPrChange w:id="0" w:author="McLaughlin, Katie Anne" w:date="2023-03-27T08:11:00Z">
          <w:pPr>
            <w:spacing w:after="240" w:line="360" w:lineRule="auto"/>
          </w:pPr>
        </w:pPrChange>
      </w:pPr>
      <w:del w:id="1" w:author="McLaughlin, Katie Anne" w:date="2023-03-27T08:11:00Z">
        <w:r w:rsidRPr="0074250E" w:rsidDel="0053732F">
          <w:rPr>
            <w:rFonts w:ascii="Calibri" w:hAnsi="Calibri" w:cs="Calibri"/>
            <w:b/>
            <w:bCs/>
            <w:u w:val="single"/>
          </w:rPr>
          <w:delText>A</w:delText>
        </w:r>
        <w:r w:rsidDel="0053732F">
          <w:rPr>
            <w:rFonts w:ascii="Calibri" w:hAnsi="Calibri" w:cs="Calibri"/>
            <w:b/>
            <w:bCs/>
            <w:u w:val="single"/>
          </w:rPr>
          <w:delText>n</w:delText>
        </w:r>
        <w:r w:rsidRPr="0074250E" w:rsidDel="0053732F">
          <w:rPr>
            <w:rFonts w:ascii="Calibri" w:hAnsi="Calibri" w:cs="Calibri"/>
            <w:b/>
            <w:bCs/>
            <w:u w:val="single"/>
          </w:rPr>
          <w:delText xml:space="preserve"> empirical </w:delText>
        </w:r>
        <w:r w:rsidR="00D441A1" w:rsidDel="0053732F">
          <w:rPr>
            <w:rFonts w:ascii="Calibri" w:hAnsi="Calibri" w:cs="Calibri"/>
            <w:b/>
            <w:bCs/>
            <w:u w:val="single"/>
          </w:rPr>
          <w:delText>assessment</w:delText>
        </w:r>
        <w:r w:rsidRPr="0074250E" w:rsidDel="0053732F">
          <w:rPr>
            <w:rFonts w:ascii="Calibri" w:hAnsi="Calibri" w:cs="Calibri"/>
            <w:b/>
            <w:bCs/>
            <w:u w:val="single"/>
          </w:rPr>
          <w:delText xml:space="preserve"> o</w:delText>
        </w:r>
        <w:r w:rsidDel="0053732F">
          <w:rPr>
            <w:rFonts w:ascii="Calibri" w:hAnsi="Calibri" w:cs="Calibri"/>
            <w:b/>
            <w:bCs/>
            <w:u w:val="single"/>
          </w:rPr>
          <w:delText>f</w:delText>
        </w:r>
      </w:del>
      <w:ins w:id="2" w:author="McLaughlin, Katie Anne" w:date="2023-03-27T08:11:00Z">
        <w:r w:rsidR="0053732F">
          <w:rPr>
            <w:rFonts w:ascii="Calibri" w:hAnsi="Calibri" w:cs="Calibri"/>
            <w:b/>
            <w:bCs/>
            <w:u w:val="single"/>
          </w:rPr>
          <w:t>Identifying</w:t>
        </w:r>
      </w:ins>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w:t>
      </w:r>
      <w:del w:id="3" w:author="McLaughlin, Katie Anne" w:date="2023-03-27T08:11:00Z">
        <w:r w:rsidRPr="0074250E" w:rsidDel="0053732F">
          <w:rPr>
            <w:rFonts w:ascii="Calibri" w:hAnsi="Calibri" w:cs="Calibri"/>
            <w:b/>
            <w:bCs/>
            <w:u w:val="single"/>
          </w:rPr>
          <w:delText>by which</w:delText>
        </w:r>
      </w:del>
      <w:ins w:id="4" w:author="McLaughlin, Katie Anne" w:date="2023-03-27T08:11:00Z">
        <w:r w:rsidR="0053732F">
          <w:rPr>
            <w:rFonts w:ascii="Calibri" w:hAnsi="Calibri" w:cs="Calibri"/>
            <w:b/>
            <w:bCs/>
            <w:u w:val="single"/>
          </w:rPr>
          <w:t>linking</w:t>
        </w:r>
      </w:ins>
      <w:r w:rsidRPr="0074250E">
        <w:rPr>
          <w:rFonts w:ascii="Calibri" w:hAnsi="Calibri" w:cs="Calibri"/>
          <w:b/>
          <w:bCs/>
          <w:u w:val="single"/>
        </w:rPr>
        <w:t xml:space="preserve"> threat and deprivation </w:t>
      </w:r>
      <w:del w:id="5" w:author="McLaughlin, Katie Anne" w:date="2023-03-27T08:11:00Z">
        <w:r w:rsidRPr="0074250E" w:rsidDel="0053732F">
          <w:rPr>
            <w:rFonts w:ascii="Calibri" w:hAnsi="Calibri" w:cs="Calibri"/>
            <w:b/>
            <w:bCs/>
            <w:u w:val="single"/>
          </w:rPr>
          <w:delText xml:space="preserve">impact </w:delText>
        </w:r>
      </w:del>
      <w:ins w:id="6" w:author="McLaughlin, Katie Anne" w:date="2023-03-27T08:11:00Z">
        <w:r w:rsidR="0053732F">
          <w:rPr>
            <w:rFonts w:ascii="Calibri" w:hAnsi="Calibri" w:cs="Calibri"/>
            <w:b/>
            <w:bCs/>
            <w:u w:val="single"/>
          </w:rPr>
          <w:t>with</w:t>
        </w:r>
        <w:r w:rsidR="0053732F" w:rsidRPr="0074250E">
          <w:rPr>
            <w:rFonts w:ascii="Calibri" w:hAnsi="Calibri" w:cs="Calibri"/>
            <w:b/>
            <w:bCs/>
            <w:u w:val="single"/>
          </w:rPr>
          <w:t xml:space="preserve"> </w:t>
        </w:r>
      </w:ins>
      <w:r w:rsidRPr="0074250E">
        <w:rPr>
          <w:rFonts w:ascii="Calibri" w:hAnsi="Calibri" w:cs="Calibri"/>
          <w:b/>
          <w:bCs/>
          <w:u w:val="single"/>
        </w:rPr>
        <w:t>adolescent psychopathology</w:t>
      </w:r>
      <w:del w:id="7" w:author="McLaughlin, Katie Anne" w:date="2023-03-27T08:11:00Z">
        <w:r w:rsidRPr="0074250E" w:rsidDel="0053732F">
          <w:rPr>
            <w:rFonts w:ascii="Calibri" w:hAnsi="Calibri" w:cs="Calibri"/>
            <w:b/>
            <w:bCs/>
            <w:u w:val="single"/>
          </w:rPr>
          <w:delText>.</w:delText>
        </w:r>
      </w:del>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8"/>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8"/>
      <w:r w:rsidR="004E7946">
        <w:rPr>
          <w:rStyle w:val="CommentReference"/>
        </w:rPr>
        <w:commentReference w:id="8"/>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9"/>
      <w:r w:rsidRPr="006B113A">
        <w:rPr>
          <w:rFonts w:ascii="Calibri" w:hAnsi="Calibri" w:cs="Calibri"/>
          <w:u w:val="single"/>
        </w:rPr>
        <w:t>Funding information</w:t>
      </w:r>
      <w:commentRangeEnd w:id="9"/>
      <w:r>
        <w:rPr>
          <w:rStyle w:val="CommentReference"/>
          <w:rFonts w:eastAsiaTheme="minorHAnsi" w:cstheme="minorBidi"/>
        </w:rPr>
        <w:commentReference w:id="9"/>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713F524C" w:rsidR="00CD6B59" w:rsidRDefault="00CD6B59" w:rsidP="00B92064">
      <w:pPr>
        <w:spacing w:line="360" w:lineRule="auto"/>
        <w:rPr>
          <w:rFonts w:asciiTheme="minorHAnsi" w:hAnsiTheme="minorHAnsi" w:cstheme="minorHAnsi"/>
        </w:rPr>
      </w:pPr>
      <w:r>
        <w:rPr>
          <w:rFonts w:asciiTheme="minorHAnsi" w:hAnsiTheme="minorHAnsi" w:cstheme="minorHAnsi"/>
        </w:rPr>
        <w:t>Early</w:t>
      </w:r>
      <w:ins w:id="10" w:author="McLaughlin, Katie Anne" w:date="2023-03-27T08:14:00Z">
        <w:r w:rsidR="00EA56E6">
          <w:rPr>
            <w:rFonts w:asciiTheme="minorHAnsi" w:hAnsiTheme="minorHAnsi" w:cstheme="minorHAnsi"/>
          </w:rPr>
          <w:t>-</w:t>
        </w:r>
      </w:ins>
      <w:del w:id="11" w:author="McLaughlin, Katie Anne" w:date="2023-03-27T08:14:00Z">
        <w:r w:rsidDel="00EA56E6">
          <w:rPr>
            <w:rFonts w:asciiTheme="minorHAnsi" w:hAnsiTheme="minorHAnsi" w:cstheme="minorHAnsi"/>
          </w:rPr>
          <w:delText xml:space="preserve"> </w:delText>
        </w:r>
      </w:del>
      <w:r>
        <w:rPr>
          <w:rFonts w:asciiTheme="minorHAnsi" w:hAnsiTheme="minorHAnsi" w:cstheme="minorHAnsi"/>
        </w:rPr>
        <w:t xml:space="preserve">life adversity </w:t>
      </w:r>
      <w:del w:id="12" w:author="McLaughlin, Katie Anne" w:date="2023-03-27T08:12:00Z">
        <w:r w:rsidDel="0053732F">
          <w:rPr>
            <w:rFonts w:asciiTheme="minorHAnsi" w:hAnsiTheme="minorHAnsi" w:cstheme="minorHAnsi"/>
          </w:rPr>
          <w:delText>is a major predictor of psychiatric dysregulation</w:delText>
        </w:r>
      </w:del>
      <w:ins w:id="13" w:author="McLaughlin, Katie Anne" w:date="2023-03-27T08:12:00Z">
        <w:r w:rsidR="0053732F">
          <w:rPr>
            <w:rFonts w:asciiTheme="minorHAnsi" w:hAnsiTheme="minorHAnsi" w:cstheme="minorHAnsi"/>
          </w:rPr>
          <w:t>strongly related to psychopathology</w:t>
        </w:r>
      </w:ins>
      <w:r>
        <w:rPr>
          <w:rFonts w:asciiTheme="minorHAnsi" w:hAnsiTheme="minorHAnsi" w:cstheme="minorHAnsi"/>
        </w:rPr>
        <w:t xml:space="preserve"> over the life</w:t>
      </w:r>
      <w:r w:rsidR="004E7946">
        <w:rPr>
          <w:rFonts w:asciiTheme="minorHAnsi" w:hAnsiTheme="minorHAnsi" w:cstheme="minorHAnsi"/>
        </w:rPr>
        <w:t>-</w:t>
      </w:r>
      <w:r>
        <w:rPr>
          <w:rFonts w:asciiTheme="minorHAnsi" w:hAnsiTheme="minorHAnsi" w:cstheme="minorHAnsi"/>
        </w:rPr>
        <w:t xml:space="preserve">course, but the mechanisms are </w:t>
      </w:r>
      <w:del w:id="14" w:author="McLaughlin, Katie Anne" w:date="2023-03-27T08:14:00Z">
        <w:r w:rsidDel="00EA56E6">
          <w:rPr>
            <w:rFonts w:asciiTheme="minorHAnsi" w:hAnsiTheme="minorHAnsi" w:cstheme="minorHAnsi"/>
          </w:rPr>
          <w:delText xml:space="preserve">likely </w:delText>
        </w:r>
      </w:del>
      <w:r>
        <w:rPr>
          <w:rFonts w:asciiTheme="minorHAnsi" w:hAnsiTheme="minorHAnsi" w:cstheme="minorHAnsi"/>
        </w:rPr>
        <w:t xml:space="preserve">complex and </w:t>
      </w:r>
      <w:ins w:id="15" w:author="McLaughlin, Katie Anne" w:date="2023-03-27T08:14:00Z">
        <w:r w:rsidR="00EA56E6">
          <w:rPr>
            <w:rFonts w:asciiTheme="minorHAnsi" w:hAnsiTheme="minorHAnsi" w:cstheme="minorHAnsi"/>
          </w:rPr>
          <w:t xml:space="preserve">may </w:t>
        </w:r>
      </w:ins>
      <w:del w:id="16" w:author="McLaughlin, Katie Anne" w:date="2023-03-27T08:14:00Z">
        <w:r w:rsidDel="00EA56E6">
          <w:rPr>
            <w:rFonts w:asciiTheme="minorHAnsi" w:hAnsiTheme="minorHAnsi" w:cstheme="minorHAnsi"/>
          </w:rPr>
          <w:delText xml:space="preserve">differential </w:delText>
        </w:r>
      </w:del>
      <w:r>
        <w:rPr>
          <w:rFonts w:asciiTheme="minorHAnsi" w:hAnsiTheme="minorHAnsi" w:cstheme="minorHAnsi"/>
        </w:rPr>
        <w:t>depend</w:t>
      </w:r>
      <w:ins w:id="17" w:author="McLaughlin, Katie Anne" w:date="2023-03-27T08:14:00Z">
        <w:r w:rsidR="00EA56E6">
          <w:rPr>
            <w:rFonts w:asciiTheme="minorHAnsi" w:hAnsiTheme="minorHAnsi" w:cstheme="minorHAnsi"/>
          </w:rPr>
          <w:t>ing</w:t>
        </w:r>
      </w:ins>
      <w:del w:id="18" w:author="McLaughlin, Katie Anne" w:date="2023-03-27T08:14:00Z">
        <w:r w:rsidDel="00EA56E6">
          <w:rPr>
            <w:rFonts w:asciiTheme="minorHAnsi" w:hAnsiTheme="minorHAnsi" w:cstheme="minorHAnsi"/>
          </w:rPr>
          <w:delText>ing</w:delText>
        </w:r>
      </w:del>
      <w:r>
        <w:rPr>
          <w:rFonts w:asciiTheme="minorHAnsi" w:hAnsiTheme="minorHAnsi" w:cstheme="minorHAnsi"/>
        </w:rPr>
        <w:t xml:space="preserve"> on the </w:t>
      </w:r>
      <w:del w:id="19" w:author="McLaughlin, Katie Anne" w:date="2023-03-27T08:14:00Z">
        <w:r w:rsidDel="00EA56E6">
          <w:rPr>
            <w:rFonts w:asciiTheme="minorHAnsi" w:hAnsiTheme="minorHAnsi" w:cstheme="minorHAnsi"/>
          </w:rPr>
          <w:delText xml:space="preserve">specific </w:delText>
        </w:r>
      </w:del>
      <w:ins w:id="20" w:author="McLaughlin, Katie Anne" w:date="2023-03-27T08:14:00Z">
        <w:r w:rsidR="00EA56E6">
          <w:rPr>
            <w:rFonts w:asciiTheme="minorHAnsi" w:hAnsiTheme="minorHAnsi" w:cstheme="minorHAnsi"/>
          </w:rPr>
          <w:t xml:space="preserve">nature of </w:t>
        </w:r>
      </w:ins>
      <w:r>
        <w:rPr>
          <w:rFonts w:asciiTheme="minorHAnsi" w:hAnsiTheme="minorHAnsi" w:cstheme="minorHAnsi"/>
        </w:rPr>
        <w:t xml:space="preserve">adversity experiences. </w:t>
      </w:r>
      <w:del w:id="21" w:author="McLaughlin, Katie Anne" w:date="2023-03-27T08:14:00Z">
        <w:r w:rsidDel="00EA56E6">
          <w:rPr>
            <w:rFonts w:asciiTheme="minorHAnsi" w:hAnsiTheme="minorHAnsi" w:cstheme="minorHAnsi"/>
          </w:rPr>
          <w:delText>This analysis strives to</w:delText>
        </w:r>
      </w:del>
      <w:ins w:id="22" w:author="McLaughlin, Katie Anne" w:date="2023-03-27T08:14:00Z">
        <w:r w:rsidR="00EA56E6">
          <w:rPr>
            <w:rFonts w:asciiTheme="minorHAnsi" w:hAnsiTheme="minorHAnsi" w:cstheme="minorHAnsi"/>
          </w:rPr>
          <w:t>Here we</w:t>
        </w:r>
      </w:ins>
      <w:r>
        <w:rPr>
          <w:rFonts w:asciiTheme="minorHAnsi" w:hAnsiTheme="minorHAnsi" w:cstheme="minorHAnsi"/>
        </w:rPr>
        <w:t xml:space="preserve"> empirically </w:t>
      </w:r>
      <w:del w:id="23" w:author="McLaughlin, Katie Anne" w:date="2023-03-27T08:14:00Z">
        <w:r w:rsidDel="00EA56E6">
          <w:rPr>
            <w:rFonts w:asciiTheme="minorHAnsi" w:hAnsiTheme="minorHAnsi" w:cstheme="minorHAnsi"/>
          </w:rPr>
          <w:delText xml:space="preserve">determine </w:delText>
        </w:r>
      </w:del>
      <w:ins w:id="24" w:author="McLaughlin, Katie Anne" w:date="2023-03-27T08:14:00Z">
        <w:r w:rsidR="00EA56E6">
          <w:rPr>
            <w:rFonts w:asciiTheme="minorHAnsi" w:hAnsiTheme="minorHAnsi" w:cstheme="minorHAnsi"/>
          </w:rPr>
          <w:t xml:space="preserve">examine </w:t>
        </w:r>
      </w:ins>
      <w:r>
        <w:rPr>
          <w:rFonts w:asciiTheme="minorHAnsi" w:hAnsiTheme="minorHAnsi" w:cstheme="minorHAnsi"/>
        </w:rPr>
        <w:t xml:space="preserve">the most </w:t>
      </w:r>
      <w:del w:id="25" w:author="McLaughlin, Katie Anne" w:date="2023-03-27T08:15:00Z">
        <w:r w:rsidDel="00EA56E6">
          <w:rPr>
            <w:rFonts w:asciiTheme="minorHAnsi" w:hAnsiTheme="minorHAnsi" w:cstheme="minorHAnsi"/>
          </w:rPr>
          <w:delText xml:space="preserve">salient </w:delText>
        </w:r>
      </w:del>
      <w:ins w:id="26" w:author="McLaughlin, Katie Anne" w:date="2023-03-27T08:15:00Z">
        <w:r w:rsidR="00EA56E6">
          <w:rPr>
            <w:rFonts w:asciiTheme="minorHAnsi" w:hAnsiTheme="minorHAnsi" w:cstheme="minorHAnsi"/>
          </w:rPr>
          <w:t xml:space="preserve">powerful </w:t>
        </w:r>
      </w:ins>
      <w:del w:id="27" w:author="McLaughlin, Katie Anne" w:date="2023-03-27T08:15:00Z">
        <w:r w:rsidDel="00EA56E6">
          <w:rPr>
            <w:rFonts w:asciiTheme="minorHAnsi" w:hAnsiTheme="minorHAnsi" w:cstheme="minorHAnsi"/>
          </w:rPr>
          <w:delText>mediating phenotypes</w:delText>
        </w:r>
      </w:del>
      <w:ins w:id="28" w:author="McLaughlin, Katie Anne" w:date="2023-03-27T08:15:00Z">
        <w:r w:rsidR="00EA56E6">
          <w:rPr>
            <w:rFonts w:asciiTheme="minorHAnsi" w:hAnsiTheme="minorHAnsi" w:cstheme="minorHAnsi"/>
          </w:rPr>
          <w:t>mechanisms</w:t>
        </w:r>
      </w:ins>
      <w:r>
        <w:rPr>
          <w:rFonts w:asciiTheme="minorHAnsi" w:hAnsiTheme="minorHAnsi" w:cstheme="minorHAnsi"/>
        </w:rPr>
        <w:t xml:space="preserve"> </w:t>
      </w:r>
      <w:del w:id="29" w:author="McLaughlin, Katie Anne" w:date="2023-03-27T08:15:00Z">
        <w:r w:rsidDel="00EA56E6">
          <w:rPr>
            <w:rFonts w:asciiTheme="minorHAnsi" w:hAnsiTheme="minorHAnsi" w:cstheme="minorHAnsi"/>
          </w:rPr>
          <w:delText xml:space="preserve">connecting </w:delText>
        </w:r>
      </w:del>
      <w:ins w:id="30" w:author="McLaughlin, Katie Anne" w:date="2023-03-27T08:15:00Z">
        <w:r w:rsidR="00EA56E6">
          <w:rPr>
            <w:rFonts w:asciiTheme="minorHAnsi" w:hAnsiTheme="minorHAnsi" w:cstheme="minorHAnsi"/>
          </w:rPr>
          <w:t xml:space="preserve">linking </w:t>
        </w:r>
      </w:ins>
      <w:r>
        <w:rPr>
          <w:rFonts w:asciiTheme="minorHAnsi" w:hAnsiTheme="minorHAnsi" w:cstheme="minorHAnsi"/>
        </w:rPr>
        <w:t>childhood threat and deprivation experiences to</w:t>
      </w:r>
      <w:ins w:id="31" w:author="McLaughlin, Katie Anne" w:date="2023-03-27T08:15:00Z">
        <w:r w:rsidR="00EA56E6">
          <w:rPr>
            <w:rFonts w:asciiTheme="minorHAnsi" w:hAnsiTheme="minorHAnsi" w:cstheme="minorHAnsi"/>
          </w:rPr>
          <w:t xml:space="preserve"> subsequent increases in</w:t>
        </w:r>
      </w:ins>
      <w:r>
        <w:rPr>
          <w:rFonts w:asciiTheme="minorHAnsi" w:hAnsiTheme="minorHAnsi" w:cstheme="minorHAnsi"/>
        </w:rPr>
        <w:t xml:space="preserve"> internalizing and externalizing symptoms in adolescence</w:t>
      </w:r>
      <w:ins w:id="32" w:author="McLaughlin, Katie Anne" w:date="2023-03-27T08:15:00Z">
        <w:r w:rsidR="00EA56E6">
          <w:rPr>
            <w:rFonts w:asciiTheme="minorHAnsi" w:hAnsiTheme="minorHAnsi" w:cstheme="minorHAnsi"/>
          </w:rPr>
          <w:t xml:space="preserve"> in a prospective study</w:t>
        </w:r>
      </w:ins>
      <w:r>
        <w:rPr>
          <w:rFonts w:asciiTheme="minorHAnsi" w:hAnsiTheme="minorHAnsi" w:cstheme="minorHAnsi"/>
        </w:rPr>
        <w:t xml:space="preserve">. </w:t>
      </w:r>
      <w:commentRangeStart w:id="33"/>
      <w:r>
        <w:rPr>
          <w:rFonts w:asciiTheme="minorHAnsi" w:hAnsiTheme="minorHAnsi" w:cstheme="minorHAnsi"/>
        </w:rPr>
        <w:t>Candidate</w:t>
      </w:r>
      <w:commentRangeEnd w:id="33"/>
      <w:r w:rsidR="00EA56E6">
        <w:rPr>
          <w:rStyle w:val="CommentReference"/>
        </w:rPr>
        <w:commentReference w:id="33"/>
      </w:r>
      <w:r>
        <w:rPr>
          <w:rFonts w:asciiTheme="minorHAnsi" w:hAnsiTheme="minorHAnsi" w:cstheme="minorHAnsi"/>
        </w:rPr>
        <w:t xml:space="preserve"> </w:t>
      </w:r>
      <w:del w:id="34" w:author="McLaughlin, Katie Anne" w:date="2023-03-27T08:19:00Z">
        <w:r w:rsidDel="00EA56E6">
          <w:rPr>
            <w:rFonts w:asciiTheme="minorHAnsi" w:hAnsiTheme="minorHAnsi" w:cstheme="minorHAnsi"/>
          </w:rPr>
          <w:delText>mediating phenotypes</w:delText>
        </w:r>
      </w:del>
      <w:ins w:id="35" w:author="McLaughlin, Katie Anne" w:date="2023-03-27T08:19:00Z">
        <w:r w:rsidR="00EA56E6">
          <w:rPr>
            <w:rFonts w:asciiTheme="minorHAnsi" w:hAnsiTheme="minorHAnsi" w:cstheme="minorHAnsi"/>
          </w:rPr>
          <w:t>mechanisms</w:t>
        </w:r>
      </w:ins>
      <w:r>
        <w:rPr>
          <w:rFonts w:asciiTheme="minorHAnsi" w:hAnsiTheme="minorHAnsi" w:cstheme="minorHAnsi"/>
        </w:rPr>
        <w:t xml:space="preserve"> </w:t>
      </w:r>
      <w:del w:id="36" w:author="McLaughlin, Katie Anne" w:date="2023-03-27T08:19:00Z">
        <w:r w:rsidDel="00EA56E6">
          <w:rPr>
            <w:rFonts w:asciiTheme="minorHAnsi" w:hAnsiTheme="minorHAnsi" w:cstheme="minorHAnsi"/>
          </w:rPr>
          <w:delText>considered cover domains of</w:delText>
        </w:r>
      </w:del>
      <w:ins w:id="37" w:author="McLaughlin, Katie Anne" w:date="2023-03-27T08:19:00Z">
        <w:r w:rsidR="00EA56E6">
          <w:rPr>
            <w:rFonts w:asciiTheme="minorHAnsi" w:hAnsiTheme="minorHAnsi" w:cstheme="minorHAnsi"/>
          </w:rPr>
          <w:t>included</w:t>
        </w:r>
      </w:ins>
      <w:r>
        <w:rPr>
          <w:rFonts w:asciiTheme="minorHAnsi" w:hAnsiTheme="minorHAnsi" w:cstheme="minorHAnsi"/>
        </w:rPr>
        <w:t xml:space="preserve"> attention bias to threat, </w:t>
      </w:r>
      <w:commentRangeStart w:id="38"/>
      <w:r>
        <w:rPr>
          <w:rFonts w:asciiTheme="minorHAnsi" w:hAnsiTheme="minorHAnsi" w:cstheme="minorHAnsi"/>
        </w:rPr>
        <w:t>emotion regulation</w:t>
      </w:r>
      <w:commentRangeEnd w:id="38"/>
      <w:r w:rsidR="00EA56E6">
        <w:rPr>
          <w:rStyle w:val="CommentReference"/>
        </w:rPr>
        <w:commentReference w:id="38"/>
      </w:r>
      <w:r>
        <w:rPr>
          <w:rFonts w:asciiTheme="minorHAnsi" w:hAnsiTheme="minorHAnsi" w:cstheme="minorHAnsi"/>
        </w:rPr>
        <w:t xml:space="preserve">, theory of mind, fear </w:t>
      </w:r>
      <w:del w:id="39" w:author="McLaughlin, Katie Anne" w:date="2023-03-27T08:20:00Z">
        <w:r w:rsidDel="00EA56E6">
          <w:rPr>
            <w:rFonts w:asciiTheme="minorHAnsi" w:hAnsiTheme="minorHAnsi" w:cstheme="minorHAnsi"/>
          </w:rPr>
          <w:delText>conditioning</w:delText>
        </w:r>
      </w:del>
      <w:ins w:id="40" w:author="McLaughlin, Katie Anne" w:date="2023-03-27T08:20:00Z">
        <w:r w:rsidR="00EA56E6">
          <w:rPr>
            <w:rFonts w:asciiTheme="minorHAnsi" w:hAnsiTheme="minorHAnsi" w:cstheme="minorHAnsi"/>
          </w:rPr>
          <w:t>learning</w:t>
        </w:r>
      </w:ins>
      <w:r>
        <w:rPr>
          <w:rFonts w:asciiTheme="minorHAnsi" w:hAnsiTheme="minorHAnsi" w:cstheme="minorHAnsi"/>
        </w:rPr>
        <w:t>,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w:t>
      </w:r>
      <w:commentRangeStart w:id="41"/>
      <w:r>
        <w:rPr>
          <w:rFonts w:asciiTheme="minorHAnsi" w:hAnsiTheme="minorHAnsi" w:cstheme="minorHAnsi"/>
        </w:rPr>
        <w:t xml:space="preserve">High-dimensional mediation analysis (HIMA), combining minimax concave penalty and joint significance testing, was used to identify </w:t>
      </w:r>
      <w:del w:id="42" w:author="McLaughlin, Katie Anne" w:date="2023-03-27T08:15:00Z">
        <w:r w:rsidDel="00EA56E6">
          <w:rPr>
            <w:rFonts w:asciiTheme="minorHAnsi" w:hAnsiTheme="minorHAnsi" w:cstheme="minorHAnsi"/>
          </w:rPr>
          <w:delText xml:space="preserve">phenotypes </w:delText>
        </w:r>
      </w:del>
      <w:ins w:id="43" w:author="McLaughlin, Katie Anne" w:date="2023-03-27T08:15:00Z">
        <w:r w:rsidR="00EA56E6">
          <w:rPr>
            <w:rFonts w:asciiTheme="minorHAnsi" w:hAnsiTheme="minorHAnsi" w:cstheme="minorHAnsi"/>
          </w:rPr>
          <w:t xml:space="preserve">mechanisms </w:t>
        </w:r>
      </w:ins>
      <w:r>
        <w:rPr>
          <w:rFonts w:asciiTheme="minorHAnsi" w:hAnsiTheme="minorHAnsi" w:cstheme="minorHAnsi"/>
        </w:rPr>
        <w:t xml:space="preserve">linking </w:t>
      </w:r>
      <w:ins w:id="44" w:author="McLaughlin, Katie Anne" w:date="2023-03-27T08:15:00Z">
        <w:r w:rsidR="00EA56E6">
          <w:rPr>
            <w:rFonts w:asciiTheme="minorHAnsi" w:hAnsiTheme="minorHAnsi" w:cstheme="minorHAnsi"/>
          </w:rPr>
          <w:t xml:space="preserve">threat and </w:t>
        </w:r>
      </w:ins>
      <w:r>
        <w:rPr>
          <w:rFonts w:asciiTheme="minorHAnsi" w:hAnsiTheme="minorHAnsi" w:cstheme="minorHAnsi"/>
        </w:rPr>
        <w:t xml:space="preserve">deprivation </w:t>
      </w:r>
      <w:del w:id="45" w:author="McLaughlin, Katie Anne" w:date="2023-03-27T08:16:00Z">
        <w:r w:rsidDel="00EA56E6">
          <w:rPr>
            <w:rFonts w:asciiTheme="minorHAnsi" w:hAnsiTheme="minorHAnsi" w:cstheme="minorHAnsi"/>
          </w:rPr>
          <w:delText xml:space="preserve">and threat </w:delText>
        </w:r>
      </w:del>
      <w:r>
        <w:rPr>
          <w:rFonts w:asciiTheme="minorHAnsi" w:hAnsiTheme="minorHAnsi" w:cstheme="minorHAnsi"/>
        </w:rPr>
        <w:t>to psychopathology</w:t>
      </w:r>
      <w:commentRangeEnd w:id="41"/>
      <w:r w:rsidR="00EA56E6">
        <w:rPr>
          <w:rStyle w:val="CommentReference"/>
        </w:rPr>
        <w:commentReference w:id="41"/>
      </w:r>
      <w:r>
        <w:rPr>
          <w:rFonts w:asciiTheme="minorHAnsi" w:hAnsiTheme="minorHAnsi" w:cstheme="minorHAnsi"/>
        </w:rPr>
        <w:t xml:space="preserve">. </w:t>
      </w:r>
      <w:ins w:id="46" w:author="McLaughlin, Katie Anne" w:date="2023-03-27T08:23:00Z">
        <w:r w:rsidR="00D2180C">
          <w:rPr>
            <w:rFonts w:asciiTheme="minorHAnsi" w:hAnsiTheme="minorHAnsi" w:cstheme="minorHAnsi"/>
          </w:rPr>
          <w:t>Blunted r</w:t>
        </w:r>
      </w:ins>
      <w:del w:id="47" w:author="McLaughlin, Katie Anne" w:date="2023-03-27T08:23:00Z">
        <w:r w:rsidR="00B92064" w:rsidDel="00D2180C">
          <w:rPr>
            <w:rFonts w:asciiTheme="minorHAnsi" w:hAnsiTheme="minorHAnsi" w:cstheme="minorHAnsi"/>
          </w:rPr>
          <w:delText>R</w:delText>
        </w:r>
      </w:del>
      <w:r w:rsidR="00B92064">
        <w:rPr>
          <w:rFonts w:asciiTheme="minorHAnsi" w:hAnsiTheme="minorHAnsi" w:cstheme="minorHAnsi"/>
        </w:rPr>
        <w:t xml:space="preserve">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ins w:id="48" w:author="McLaughlin, Katie Anne" w:date="2023-03-27T08:23:00Z">
        <w:r w:rsidR="00D2180C">
          <w:rPr>
            <w:rFonts w:asciiTheme="minorHAnsi" w:hAnsiTheme="minorHAnsi" w:cstheme="minorHAnsi"/>
          </w:rPr>
          <w:t>Blunted r</w:t>
        </w:r>
      </w:ins>
      <w:del w:id="49" w:author="McLaughlin, Katie Anne" w:date="2023-03-27T08:23:00Z">
        <w:r w:rsidR="00705B12" w:rsidDel="00D2180C">
          <w:rPr>
            <w:rFonts w:asciiTheme="minorHAnsi" w:hAnsiTheme="minorHAnsi" w:cstheme="minorHAnsi"/>
          </w:rPr>
          <w:delText>R</w:delText>
        </w:r>
      </w:del>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w:t>
      </w:r>
      <w:ins w:id="50" w:author="McLaughlin, Katie Anne" w:date="2023-03-27T08:25:00Z">
        <w:r w:rsidR="00D2180C">
          <w:rPr>
            <w:rFonts w:asciiTheme="minorHAnsi" w:hAnsiTheme="minorHAnsi" w:cstheme="minorHAnsi"/>
          </w:rPr>
          <w:t xml:space="preserve">prospective </w:t>
        </w:r>
      </w:ins>
      <w:r w:rsidR="00B92064">
        <w:rPr>
          <w:rFonts w:asciiTheme="minorHAnsi" w:hAnsiTheme="minorHAnsi" w:cstheme="minorHAnsi"/>
        </w:rPr>
        <w:t xml:space="preserve">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w:t>
      </w:r>
      <w:del w:id="51" w:author="McLaughlin, Katie Anne" w:date="2023-03-27T08:25:00Z">
        <w:r w:rsidR="00B92064" w:rsidDel="00D2180C">
          <w:rPr>
            <w:rFonts w:asciiTheme="minorHAnsi" w:hAnsiTheme="minorHAnsi" w:cstheme="minorHAnsi"/>
          </w:rPr>
          <w:delText>threat’s total effect</w:delText>
        </w:r>
      </w:del>
      <w:ins w:id="52" w:author="McLaughlin, Katie Anne" w:date="2023-03-27T08:25:00Z">
        <w:r w:rsidR="00D2180C">
          <w:rPr>
            <w:rFonts w:asciiTheme="minorHAnsi" w:hAnsiTheme="minorHAnsi" w:cstheme="minorHAnsi"/>
          </w:rPr>
          <w:t>this association</w:t>
        </w:r>
      </w:ins>
      <w:r w:rsidR="00B92064">
        <w:rPr>
          <w:rFonts w:asciiTheme="minorHAnsi" w:hAnsiTheme="minorHAnsi" w:cstheme="minorHAnsi"/>
        </w:rPr>
        <w:t xml:space="preserve"> after controlling for pubertal timing. While deprivation was a strong independent predictor of both internalizing and externalizing psychopathology, none of the cognitive, affective, and developmental </w:t>
      </w:r>
      <w:del w:id="53" w:author="McLaughlin, Katie Anne" w:date="2023-03-27T08:25:00Z">
        <w:r w:rsidR="00B92064" w:rsidDel="00D2180C">
          <w:rPr>
            <w:rFonts w:asciiTheme="minorHAnsi" w:hAnsiTheme="minorHAnsi" w:cstheme="minorHAnsi"/>
          </w:rPr>
          <w:delText xml:space="preserve">phenotypes </w:delText>
        </w:r>
      </w:del>
      <w:ins w:id="54" w:author="McLaughlin, Katie Anne" w:date="2023-03-27T08:25:00Z">
        <w:r w:rsidR="00D2180C">
          <w:rPr>
            <w:rFonts w:asciiTheme="minorHAnsi" w:hAnsiTheme="minorHAnsi" w:cstheme="minorHAnsi"/>
          </w:rPr>
          <w:t xml:space="preserve">processes </w:t>
        </w:r>
      </w:ins>
      <w:r w:rsidR="00B92064">
        <w:rPr>
          <w:rFonts w:asciiTheme="minorHAnsi" w:hAnsiTheme="minorHAnsi" w:cstheme="minorHAnsi"/>
        </w:rPr>
        <w:t xml:space="preserve">considered </w:t>
      </w:r>
      <w:ins w:id="55" w:author="McLaughlin, Katie Anne" w:date="2023-03-27T08:25:00Z">
        <w:r w:rsidR="00D2180C">
          <w:rPr>
            <w:rFonts w:asciiTheme="minorHAnsi" w:hAnsiTheme="minorHAnsi" w:cstheme="minorHAnsi"/>
          </w:rPr>
          <w:t xml:space="preserve">significantly </w:t>
        </w:r>
      </w:ins>
      <w:r w:rsidR="00B92064">
        <w:rPr>
          <w:rFonts w:asciiTheme="minorHAnsi" w:hAnsiTheme="minorHAnsi" w:cstheme="minorHAnsi"/>
        </w:rPr>
        <w:t xml:space="preserve">mediated </w:t>
      </w:r>
      <w:del w:id="56" w:author="McLaughlin, Katie Anne" w:date="2023-03-27T08:25:00Z">
        <w:r w:rsidR="00B92064" w:rsidDel="00D2180C">
          <w:rPr>
            <w:rFonts w:asciiTheme="minorHAnsi" w:hAnsiTheme="minorHAnsi" w:cstheme="minorHAnsi"/>
          </w:rPr>
          <w:delText>its effect</w:delText>
        </w:r>
      </w:del>
      <w:ins w:id="57" w:author="McLaughlin, Katie Anne" w:date="2023-03-27T08:25:00Z">
        <w:r w:rsidR="00D2180C">
          <w:rPr>
            <w:rFonts w:asciiTheme="minorHAnsi" w:hAnsiTheme="minorHAnsi" w:cstheme="minorHAnsi"/>
          </w:rPr>
          <w:t>these associations</w:t>
        </w:r>
      </w:ins>
      <w:r w:rsidR="00B92064">
        <w:rPr>
          <w:rFonts w:asciiTheme="minorHAnsi" w:hAnsiTheme="minorHAnsi" w:cstheme="minorHAnsi"/>
        </w:rPr>
        <w:t xml:space="preserve">. </w:t>
      </w:r>
      <w:ins w:id="58" w:author="McLaughlin, Katie Anne" w:date="2023-03-27T08:25:00Z">
        <w:r w:rsidR="00D2180C">
          <w:rPr>
            <w:rFonts w:asciiTheme="minorHAnsi" w:hAnsiTheme="minorHAnsi" w:cstheme="minorHAnsi"/>
          </w:rPr>
          <w:t>NEED A CONCLUSION SENTENCE…</w:t>
        </w:r>
      </w:ins>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48BC3F35"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w:t>
      </w:r>
      <w:ins w:id="59" w:author="McLaughlin, Katie Anne" w:date="2023-03-27T08:49:00Z">
        <w:r w:rsidR="00C514B3">
          <w:rPr>
            <w:rFonts w:ascii="Calibri" w:hAnsi="Calibri" w:cs="Calibri"/>
          </w:rPr>
          <w:t>-</w:t>
        </w:r>
      </w:ins>
      <w:del w:id="60" w:author="McLaughlin, Katie Anne" w:date="2023-03-27T08:49:00Z">
        <w:r w:rsidDel="00C514B3">
          <w:rPr>
            <w:rFonts w:ascii="Calibri" w:hAnsi="Calibri" w:cs="Calibri"/>
          </w:rPr>
          <w:delText xml:space="preserve"> </w:delText>
        </w:r>
      </w:del>
      <w:r>
        <w:rPr>
          <w:rFonts w:ascii="Calibri" w:hAnsi="Calibri" w:cs="Calibri"/>
        </w:rPr>
        <w:t xml:space="preserve">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w:t>
      </w:r>
      <w:del w:id="61" w:author="McLaughlin, Katie Anne" w:date="2023-03-27T08:49:00Z">
        <w:r w:rsidRPr="0074250E" w:rsidDel="007F4C90">
          <w:rPr>
            <w:rFonts w:ascii="Calibri" w:hAnsi="Calibri" w:cs="Calibri"/>
          </w:rPr>
          <w:delText xml:space="preserve">and psychopathology </w:delText>
        </w:r>
      </w:del>
      <w:r w:rsidRPr="0074250E">
        <w:rPr>
          <w:rFonts w:ascii="Calibri" w:hAnsi="Calibri" w:cs="Calibri"/>
        </w:rPr>
        <w:t xml:space="preserve">proposes that </w:t>
      </w:r>
      <w:ins w:id="62" w:author="McLaughlin, Katie Anne" w:date="2023-03-27T08:49:00Z">
        <w:r w:rsidR="007F4C90">
          <w:rPr>
            <w:rFonts w:ascii="Calibri" w:hAnsi="Calibri" w:cs="Calibri"/>
          </w:rPr>
          <w:t xml:space="preserve">adversity can be conceptualized across dimensions of experience that share common features including </w:t>
        </w:r>
      </w:ins>
      <w:r w:rsidRPr="0074250E">
        <w:rPr>
          <w:rFonts w:ascii="Calibri" w:hAnsi="Calibri" w:cs="Calibri"/>
        </w:rPr>
        <w:t>threat</w:t>
      </w:r>
      <w:ins w:id="63" w:author="McLaughlin, Katie Anne" w:date="2023-03-27T08:50:00Z">
        <w:r w:rsidR="007F4C90">
          <w:rPr>
            <w:rFonts w:ascii="Calibri" w:hAnsi="Calibri" w:cs="Calibri"/>
          </w:rPr>
          <w:t>—</w:t>
        </w:r>
      </w:ins>
      <w:ins w:id="64" w:author="McLaughlin, Katie Anne" w:date="2023-03-27T08:49:00Z">
        <w:r w:rsidR="007F4C90">
          <w:rPr>
            <w:rFonts w:ascii="Calibri" w:hAnsi="Calibri" w:cs="Calibri"/>
          </w:rPr>
          <w:t>which</w:t>
        </w:r>
      </w:ins>
      <w:ins w:id="65" w:author="McLaughlin, Katie Anne" w:date="2023-03-27T08:50:00Z">
        <w:r w:rsidR="007F4C90">
          <w:rPr>
            <w:rFonts w:ascii="Calibri" w:hAnsi="Calibri" w:cs="Calibri"/>
          </w:rPr>
          <w:t xml:space="preserve"> </w:t>
        </w:r>
      </w:ins>
      <w:ins w:id="66" w:author="McLaughlin, Katie Anne" w:date="2023-03-27T08:49:00Z">
        <w:r w:rsidR="007F4C90">
          <w:rPr>
            <w:rFonts w:ascii="Calibri" w:hAnsi="Calibri" w:cs="Calibri"/>
          </w:rPr>
          <w:t xml:space="preserve">involves experiences that involve </w:t>
        </w:r>
      </w:ins>
      <w:del w:id="67" w:author="McLaughlin, Katie Anne" w:date="2023-03-27T08:49:00Z">
        <w:r w:rsidRPr="0074250E" w:rsidDel="007F4C90">
          <w:rPr>
            <w:rFonts w:ascii="Calibri" w:hAnsi="Calibri" w:cs="Calibri"/>
          </w:rPr>
          <w:delText xml:space="preserve"> (</w:delText>
        </w:r>
      </w:del>
      <w:r w:rsidRPr="0074250E">
        <w:rPr>
          <w:rFonts w:ascii="Calibri" w:hAnsi="Calibri" w:cs="Calibri"/>
        </w:rPr>
        <w:t>harm or threat of harm</w:t>
      </w:r>
      <w:ins w:id="68" w:author="McLaughlin, Katie Anne" w:date="2023-03-27T08:49:00Z">
        <w:r w:rsidR="007F4C90">
          <w:rPr>
            <w:rFonts w:ascii="Calibri" w:hAnsi="Calibri" w:cs="Calibri"/>
          </w:rPr>
          <w:t xml:space="preserve"> to the child’s phy</w:t>
        </w:r>
      </w:ins>
      <w:ins w:id="69" w:author="McLaughlin, Katie Anne" w:date="2023-03-27T08:50:00Z">
        <w:r w:rsidR="007F4C90">
          <w:rPr>
            <w:rFonts w:ascii="Calibri" w:hAnsi="Calibri" w:cs="Calibri"/>
          </w:rPr>
          <w:t>sical integrity,</w:t>
        </w:r>
      </w:ins>
      <w:del w:id="70" w:author="McLaughlin, Katie Anne" w:date="2023-03-27T08:49:00Z">
        <w:r w:rsidRPr="0074250E" w:rsidDel="007F4C90">
          <w:rPr>
            <w:rFonts w:ascii="Calibri" w:hAnsi="Calibri" w:cs="Calibri"/>
          </w:rPr>
          <w:delText>)</w:delText>
        </w:r>
      </w:del>
      <w:r w:rsidRPr="0074250E">
        <w:rPr>
          <w:rFonts w:ascii="Calibri" w:hAnsi="Calibri" w:cs="Calibri"/>
        </w:rPr>
        <w:t xml:space="preserve"> and deprivation</w:t>
      </w:r>
      <w:ins w:id="71" w:author="McLaughlin, Katie Anne" w:date="2023-03-27T08:50:00Z">
        <w:r w:rsidR="007F4C90">
          <w:rPr>
            <w:rFonts w:ascii="Calibri" w:hAnsi="Calibri" w:cs="Calibri"/>
          </w:rPr>
          <w:t xml:space="preserve">—which involves </w:t>
        </w:r>
      </w:ins>
      <w:del w:id="72" w:author="McLaughlin, Katie Anne" w:date="2023-03-27T08:50:00Z">
        <w:r w:rsidRPr="0074250E" w:rsidDel="007F4C90">
          <w:rPr>
            <w:rFonts w:ascii="Calibri" w:hAnsi="Calibri" w:cs="Calibri"/>
          </w:rPr>
          <w:delText xml:space="preserve"> (lack of</w:delText>
        </w:r>
      </w:del>
      <w:ins w:id="73" w:author="McLaughlin, Katie Anne" w:date="2023-03-27T08:50:00Z">
        <w:r w:rsidR="007F4C90">
          <w:rPr>
            <w:rFonts w:ascii="Calibri" w:hAnsi="Calibri" w:cs="Calibri"/>
          </w:rPr>
          <w:t>reduced</w:t>
        </w:r>
      </w:ins>
      <w:r w:rsidRPr="0074250E">
        <w:rPr>
          <w:rFonts w:ascii="Calibri" w:hAnsi="Calibri" w:cs="Calibri"/>
        </w:rPr>
        <w:t xml:space="preserve"> social or cognitive stimulation</w:t>
      </w:r>
      <w:ins w:id="74" w:author="McLaughlin, Katie Anne" w:date="2023-03-27T08:50:00Z">
        <w:r w:rsidR="007F4C90">
          <w:rPr>
            <w:rFonts w:ascii="Calibri" w:hAnsi="Calibri" w:cs="Calibri"/>
          </w:rPr>
          <w:t>. The dimensions of threat and deprivation have been argued to</w:t>
        </w:r>
      </w:ins>
      <w:del w:id="75" w:author="McLaughlin, Katie Anne" w:date="2023-03-27T08:50:00Z">
        <w:r w:rsidRPr="0074250E" w:rsidDel="007F4C90">
          <w:rPr>
            <w:rFonts w:ascii="Calibri" w:hAnsi="Calibri" w:cs="Calibri"/>
          </w:rPr>
          <w:delText xml:space="preserve"> and</w:delText>
        </w:r>
      </w:del>
      <w:r w:rsidRPr="0074250E">
        <w:rPr>
          <w:rFonts w:ascii="Calibri" w:hAnsi="Calibri" w:cs="Calibri"/>
        </w:rPr>
        <w:t xml:space="preserve"> </w:t>
      </w:r>
      <w:del w:id="76" w:author="McLaughlin, Katie Anne" w:date="2023-03-27T08:50:00Z">
        <w:r w:rsidRPr="0074250E" w:rsidDel="007F4C90">
          <w:rPr>
            <w:rFonts w:ascii="Calibri" w:hAnsi="Calibri" w:cs="Calibri"/>
          </w:rPr>
          <w:delText xml:space="preserve">nurturing support) </w:delText>
        </w:r>
      </w:del>
      <w:r w:rsidRPr="0074250E">
        <w:rPr>
          <w:rFonts w:ascii="Calibri" w:hAnsi="Calibri" w:cs="Calibri"/>
        </w:rPr>
        <w:t>influence cognitive, affective, and neur</w:t>
      </w:r>
      <w:ins w:id="77" w:author="McLaughlin, Katie Anne" w:date="2023-03-27T08:50:00Z">
        <w:r w:rsidR="007F4C90">
          <w:rPr>
            <w:rFonts w:ascii="Calibri" w:hAnsi="Calibri" w:cs="Calibri"/>
          </w:rPr>
          <w:t>al</w:t>
        </w:r>
      </w:ins>
      <w:del w:id="78" w:author="McLaughlin, Katie Anne" w:date="2023-03-27T08:50:00Z">
        <w:r w:rsidRPr="0074250E" w:rsidDel="007F4C90">
          <w:rPr>
            <w:rFonts w:ascii="Calibri" w:hAnsi="Calibri" w:cs="Calibri"/>
          </w:rPr>
          <w:delText>o</w:delText>
        </w:r>
      </w:del>
      <w:ins w:id="79" w:author="McLaughlin, Katie Anne" w:date="2023-03-27T08:50:00Z">
        <w:r w:rsidR="007F4C90">
          <w:rPr>
            <w:rFonts w:ascii="Calibri" w:hAnsi="Calibri" w:cs="Calibri"/>
          </w:rPr>
          <w:t xml:space="preserve"> </w:t>
        </w:r>
      </w:ins>
      <w:r w:rsidRPr="0074250E">
        <w:rPr>
          <w:rFonts w:ascii="Calibri" w:hAnsi="Calibri" w:cs="Calibri"/>
        </w:rPr>
        <w:t>development</w:t>
      </w:r>
      <w:del w:id="80" w:author="McLaughlin, Katie Anne" w:date="2023-03-27T08:50:00Z">
        <w:r w:rsidRPr="0074250E" w:rsidDel="007F4C90">
          <w:rPr>
            <w:rFonts w:ascii="Calibri" w:hAnsi="Calibri" w:cs="Calibri"/>
          </w:rPr>
          <w:delText>al</w:delText>
        </w:r>
      </w:del>
      <w:r w:rsidRPr="0074250E">
        <w:rPr>
          <w:rFonts w:ascii="Calibri" w:hAnsi="Calibri" w:cs="Calibri"/>
        </w:rPr>
        <w:t xml:space="preserve"> </w:t>
      </w:r>
      <w:del w:id="81" w:author="McLaughlin, Katie Anne" w:date="2023-03-27T08:50:00Z">
        <w:r w:rsidRPr="0074250E" w:rsidDel="007F4C90">
          <w:rPr>
            <w:rFonts w:ascii="Calibri" w:hAnsi="Calibri" w:cs="Calibri"/>
          </w:rPr>
          <w:delText xml:space="preserve">phenotypes </w:delText>
        </w:r>
      </w:del>
      <w:r w:rsidRPr="0074250E">
        <w:rPr>
          <w:rFonts w:ascii="Calibri" w:hAnsi="Calibri" w:cs="Calibri"/>
        </w:rPr>
        <w:t>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45CF303C" w:rsidR="00D773C8" w:rsidRDefault="00705B12" w:rsidP="00705B12">
      <w:pPr>
        <w:spacing w:after="240" w:line="360" w:lineRule="auto"/>
        <w:rPr>
          <w:rFonts w:ascii="Calibri" w:hAnsi="Calibri" w:cs="Calibri"/>
        </w:rPr>
      </w:pPr>
      <w:commentRangeStart w:id="82"/>
      <w:r>
        <w:rPr>
          <w:rFonts w:ascii="Calibri" w:hAnsi="Calibri" w:cs="Calibri"/>
        </w:rPr>
        <w:t>Mechanisms by which early</w:t>
      </w:r>
      <w:ins w:id="83" w:author="McLaughlin, Katie Anne" w:date="2023-03-27T08:50:00Z">
        <w:r w:rsidR="007F4C90">
          <w:rPr>
            <w:rFonts w:ascii="Calibri" w:hAnsi="Calibri" w:cs="Calibri"/>
          </w:rPr>
          <w:t>-</w:t>
        </w:r>
      </w:ins>
      <w:del w:id="84" w:author="McLaughlin, Katie Anne" w:date="2023-03-27T08:50:00Z">
        <w:r w:rsidDel="007F4C90">
          <w:rPr>
            <w:rFonts w:ascii="Calibri" w:hAnsi="Calibri" w:cs="Calibri"/>
          </w:rPr>
          <w:delText xml:space="preserve"> </w:delText>
        </w:r>
      </w:del>
      <w:r>
        <w:rPr>
          <w:rFonts w:ascii="Calibri" w:hAnsi="Calibri" w:cs="Calibri"/>
        </w:rPr>
        <w:t xml:space="preserve">life adversity </w:t>
      </w:r>
      <w:commentRangeStart w:id="85"/>
      <w:del w:id="86" w:author="McLaughlin, Katie Anne" w:date="2023-03-27T08:50:00Z">
        <w:r w:rsidDel="000C60D0">
          <w:rPr>
            <w:rFonts w:ascii="Calibri" w:hAnsi="Calibri" w:cs="Calibri"/>
          </w:rPr>
          <w:delText xml:space="preserve">impacts </w:delText>
        </w:r>
      </w:del>
      <w:ins w:id="87" w:author="McLaughlin, Katie Anne" w:date="2023-03-27T08:50:00Z">
        <w:r w:rsidR="000C60D0">
          <w:rPr>
            <w:rFonts w:ascii="Calibri" w:hAnsi="Calibri" w:cs="Calibri"/>
          </w:rPr>
          <w:t>influences</w:t>
        </w:r>
      </w:ins>
      <w:commentRangeEnd w:id="85"/>
      <w:ins w:id="88" w:author="McLaughlin, Katie Anne" w:date="2023-03-27T08:51:00Z">
        <w:r w:rsidR="000C60D0">
          <w:rPr>
            <w:rStyle w:val="CommentReference"/>
          </w:rPr>
          <w:commentReference w:id="85"/>
        </w:r>
      </w:ins>
      <w:ins w:id="89" w:author="McLaughlin, Katie Anne" w:date="2023-03-27T08:50:00Z">
        <w:r w:rsidR="000C60D0">
          <w:rPr>
            <w:rFonts w:ascii="Calibri" w:hAnsi="Calibri" w:cs="Calibri"/>
          </w:rPr>
          <w:t xml:space="preserve"> </w:t>
        </w:r>
      </w:ins>
      <w:r>
        <w:rPr>
          <w:rFonts w:ascii="Calibri" w:hAnsi="Calibri" w:cs="Calibri"/>
        </w:rPr>
        <w:t xml:space="preserve">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w:t>
      </w:r>
      <w:commentRangeEnd w:id="82"/>
      <w:r w:rsidR="000C60D0">
        <w:rPr>
          <w:rStyle w:val="CommentReference"/>
        </w:rPr>
        <w:commentReference w:id="82"/>
      </w:r>
      <w:r>
        <w:rPr>
          <w:rFonts w:ascii="Calibri" w:hAnsi="Calibri" w:cs="Calibri"/>
        </w:rPr>
        <w:t xml:space="preserve">A growing body of literature explores </w:t>
      </w:r>
      <w:r w:rsidR="00D65954">
        <w:rPr>
          <w:rFonts w:ascii="Calibri" w:hAnsi="Calibri" w:cs="Calibri"/>
        </w:rPr>
        <w:t>disruptions in</w:t>
      </w:r>
      <w:r w:rsidR="003A4EEE">
        <w:rPr>
          <w:rFonts w:ascii="Calibri" w:hAnsi="Calibri" w:cs="Calibri"/>
        </w:rPr>
        <w:t xml:space="preserve"> executive functioning,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 xml:space="preserve">as </w:t>
      </w:r>
      <w:del w:id="90" w:author="McLaughlin, Katie Anne" w:date="2023-03-30T07:46:00Z">
        <w:r w:rsidR="00D65954" w:rsidDel="00F66BB0">
          <w:rPr>
            <w:rFonts w:ascii="Calibri" w:hAnsi="Calibri" w:cs="Calibri"/>
          </w:rPr>
          <w:delText xml:space="preserve">precursors </w:delText>
        </w:r>
      </w:del>
      <w:ins w:id="91" w:author="McLaughlin, Katie Anne" w:date="2023-03-30T07:46:00Z">
        <w:r w:rsidR="00F66BB0">
          <w:rPr>
            <w:rFonts w:ascii="Calibri" w:hAnsi="Calibri" w:cs="Calibri"/>
          </w:rPr>
          <w:t xml:space="preserve">mechanisms linking early-life adversity </w:t>
        </w:r>
      </w:ins>
      <w:r w:rsidR="00D65954">
        <w:rPr>
          <w:rFonts w:ascii="Calibri" w:hAnsi="Calibri" w:cs="Calibri"/>
        </w:rPr>
        <w:t>to</w:t>
      </w:r>
      <w:ins w:id="92" w:author="McLaughlin, Katie Anne" w:date="2023-03-30T07:46:00Z">
        <w:r w:rsidR="00F66BB0">
          <w:rPr>
            <w:rFonts w:ascii="Calibri" w:hAnsi="Calibri" w:cs="Calibri"/>
          </w:rPr>
          <w:t xml:space="preserve"> later</w:t>
        </w:r>
      </w:ins>
      <w:r w:rsidR="00D65954">
        <w:rPr>
          <w:rFonts w:ascii="Calibri" w:hAnsi="Calibri" w:cs="Calibri"/>
        </w:rPr>
        <w:t xml:space="preserve"> psychopathology </w:t>
      </w:r>
      <w:del w:id="93" w:author="McLaughlin, Katie Anne" w:date="2023-03-30T07:46:00Z">
        <w:r w:rsidR="00D65954" w:rsidDel="00F66BB0">
          <w:rPr>
            <w:rFonts w:ascii="Calibri" w:hAnsi="Calibri" w:cs="Calibri"/>
          </w:rPr>
          <w:delText>in response to adverse circumstances in early life</w:delText>
        </w:r>
      </w:del>
      <w:ins w:id="94" w:author="McLaughlin, Katie Anne" w:date="2023-03-30T07:46:00Z">
        <w:r w:rsidR="00F66BB0">
          <w:rPr>
            <w:rFonts w:ascii="Calibri" w:hAnsi="Calibri" w:cs="Calibri"/>
          </w:rPr>
          <w:t xml:space="preserve">(see </w:t>
        </w:r>
        <w:proofErr w:type="spellStart"/>
        <w:r w:rsidR="00F66BB0">
          <w:rPr>
            <w:rFonts w:ascii="Calibri" w:hAnsi="Calibri" w:cs="Calibri"/>
          </w:rPr>
          <w:t>Colich</w:t>
        </w:r>
        <w:proofErr w:type="spellEnd"/>
        <w:r w:rsidR="00F66BB0">
          <w:rPr>
            <w:rFonts w:ascii="Calibri" w:hAnsi="Calibri" w:cs="Calibri"/>
          </w:rPr>
          <w:t xml:space="preserve"> et al., 2020; McLaughlin et al., 2020; 2021 for </w:t>
        </w:r>
        <w:commentRangeStart w:id="95"/>
        <w:r w:rsidR="00F66BB0">
          <w:rPr>
            <w:rFonts w:ascii="Calibri" w:hAnsi="Calibri" w:cs="Calibri"/>
          </w:rPr>
          <w:t>reviews</w:t>
        </w:r>
      </w:ins>
      <w:commentRangeEnd w:id="95"/>
      <w:ins w:id="96" w:author="McLaughlin, Katie Anne" w:date="2023-03-30T07:47:00Z">
        <w:r w:rsidR="00F66BB0">
          <w:rPr>
            <w:rStyle w:val="CommentReference"/>
          </w:rPr>
          <w:commentReference w:id="95"/>
        </w:r>
      </w:ins>
      <w:ins w:id="97" w:author="McLaughlin, Katie Anne" w:date="2023-03-30T07:46:00Z">
        <w:r w:rsidR="00F66BB0">
          <w:rPr>
            <w:rFonts w:ascii="Calibri" w:hAnsi="Calibri" w:cs="Calibri"/>
          </w:rPr>
          <w:t>)</w:t>
        </w:r>
      </w:ins>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ins w:id="98" w:author="McLaughlin, Katie Anne" w:date="2023-03-30T07:48:00Z">
        <w:r w:rsidR="00F66BB0">
          <w:rPr>
            <w:rFonts w:ascii="Calibri" w:hAnsi="Calibri" w:cs="Calibri"/>
          </w:rPr>
          <w:t xml:space="preserve">threat and </w:t>
        </w:r>
      </w:ins>
      <w:r w:rsidR="00DC0516">
        <w:rPr>
          <w:rFonts w:ascii="Calibri" w:hAnsi="Calibri" w:cs="Calibri"/>
        </w:rPr>
        <w:t xml:space="preserve">deprivation </w:t>
      </w:r>
      <w:del w:id="99" w:author="McLaughlin, Katie Anne" w:date="2023-03-30T07:48:00Z">
        <w:r w:rsidR="00DC0516" w:rsidDel="00F66BB0">
          <w:rPr>
            <w:rFonts w:ascii="Calibri" w:hAnsi="Calibri" w:cs="Calibri"/>
          </w:rPr>
          <w:delText>and threat affect</w:delText>
        </w:r>
      </w:del>
      <w:ins w:id="100" w:author="McLaughlin, Katie Anne" w:date="2023-03-30T07:48:00Z">
        <w:r w:rsidR="00F66BB0">
          <w:rPr>
            <w:rFonts w:ascii="Calibri" w:hAnsi="Calibri" w:cs="Calibri"/>
          </w:rPr>
          <w:t>influence psychopathology</w:t>
        </w:r>
      </w:ins>
      <w:r w:rsidR="00DC0516">
        <w:rPr>
          <w:rFonts w:ascii="Calibri" w:hAnsi="Calibri" w:cs="Calibri"/>
        </w:rPr>
        <w:t xml:space="preserve"> </w:t>
      </w:r>
      <w:del w:id="101" w:author="McLaughlin, Katie Anne" w:date="2023-03-30T07:48:00Z">
        <w:r w:rsidR="00DC0516" w:rsidDel="00F66BB0">
          <w:rPr>
            <w:rFonts w:ascii="Calibri" w:hAnsi="Calibri" w:cs="Calibri"/>
          </w:rPr>
          <w:delText xml:space="preserve">psychiatric wellbeing </w:delText>
        </w:r>
      </w:del>
      <w:r w:rsidR="000A7DF4">
        <w:rPr>
          <w:rFonts w:ascii="Calibri" w:hAnsi="Calibri" w:cs="Calibri"/>
        </w:rPr>
        <w:t>via</w:t>
      </w:r>
      <w:r w:rsidR="00DC0516">
        <w:rPr>
          <w:rFonts w:ascii="Calibri" w:hAnsi="Calibri" w:cs="Calibri"/>
        </w:rPr>
        <w:t xml:space="preserve"> </w:t>
      </w:r>
      <w:ins w:id="102" w:author="McLaughlin, Katie Anne" w:date="2023-03-30T07:48:00Z">
        <w:r w:rsidR="00F66BB0">
          <w:rPr>
            <w:rFonts w:ascii="Calibri" w:hAnsi="Calibri" w:cs="Calibri"/>
          </w:rPr>
          <w:t xml:space="preserve">shared versus </w:t>
        </w:r>
      </w:ins>
      <w:r w:rsidR="00DC0516">
        <w:rPr>
          <w:rFonts w:ascii="Calibri" w:hAnsi="Calibri" w:cs="Calibri"/>
        </w:rPr>
        <w:t>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commentRangeStart w:id="103"/>
      <w:r>
        <w:rPr>
          <w:rFonts w:ascii="Calibri" w:hAnsi="Calibri" w:cs="Calibri"/>
        </w:rPr>
        <w:t xml:space="preserve">Executive </w:t>
      </w:r>
      <w:commentRangeEnd w:id="103"/>
      <w:r w:rsidR="00F66BB0">
        <w:rPr>
          <w:rStyle w:val="CommentReference"/>
        </w:rPr>
        <w:commentReference w:id="103"/>
      </w:r>
      <w:r>
        <w:rPr>
          <w:rFonts w:ascii="Calibri" w:hAnsi="Calibri" w:cs="Calibri"/>
        </w:rPr>
        <w:t xml:space="preserve">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w:t>
      </w:r>
      <w:r>
        <w:rPr>
          <w:rFonts w:ascii="Calibri" w:hAnsi="Calibri" w:cs="Calibri"/>
        </w:rPr>
        <w:lastRenderedPageBreak/>
        <w:t xml:space="preserve">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hreatening experiences early in life have been shown to accelerate pubertal timing, exacerbating externalizing symptoms 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7B0770D2"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w:t>
      </w:r>
      <w:r>
        <w:rPr>
          <w:rFonts w:ascii="Calibri" w:hAnsi="Calibri" w:cs="Calibri"/>
        </w:rPr>
        <w:lastRenderedPageBreak/>
        <w:t>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del w:id="104" w:author="McLaughlin, Katie Anne" w:date="2023-03-30T07:49:00Z">
        <w:r w:rsidDel="00F66BB0">
          <w:rPr>
            <w:rFonts w:ascii="Calibri" w:hAnsi="Calibri" w:cs="Calibri"/>
          </w:rPr>
          <w:delText xml:space="preserve">predicts </w:delText>
        </w:r>
      </w:del>
      <w:ins w:id="105" w:author="McLaughlin, Katie Anne" w:date="2023-03-30T07:49:00Z">
        <w:r w:rsidR="00F66BB0">
          <w:rPr>
            <w:rFonts w:ascii="Calibri" w:hAnsi="Calibri" w:cs="Calibri"/>
          </w:rPr>
          <w:t xml:space="preserve">is associated with </w:t>
        </w:r>
      </w:ins>
      <w:r>
        <w:rPr>
          <w:rFonts w:ascii="Calibri" w:hAnsi="Calibri" w:cs="Calibri"/>
        </w:rPr>
        <w:t>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w:t>
      </w:r>
      <w:del w:id="106" w:author="McLaughlin, Katie Anne" w:date="2023-03-30T07:50:00Z">
        <w:r w:rsidR="004E7946" w:rsidDel="00F66BB0">
          <w:rPr>
            <w:rFonts w:ascii="Calibri" w:hAnsi="Calibri" w:cs="Calibri"/>
          </w:rPr>
          <w:delText xml:space="preserve">to </w:delText>
        </w:r>
        <w:r w:rsidDel="00F66BB0">
          <w:rPr>
            <w:rFonts w:ascii="Calibri" w:hAnsi="Calibri" w:cs="Calibri"/>
          </w:rPr>
          <w:delText xml:space="preserve">sharpen </w:delText>
        </w:r>
      </w:del>
      <w:r>
        <w:rPr>
          <w:rFonts w:ascii="Calibri" w:hAnsi="Calibri" w:cs="Calibri"/>
        </w:rPr>
        <w:t xml:space="preserve">emotional reactivity. Experiences of deprivation, but not threat, are associated with the </w:t>
      </w:r>
      <w:del w:id="107" w:author="McLaughlin, Katie Anne" w:date="2023-03-30T07:50:00Z">
        <w:r w:rsidDel="00F66BB0">
          <w:rPr>
            <w:rFonts w:ascii="Calibri" w:hAnsi="Calibri" w:cs="Calibri"/>
          </w:rPr>
          <w:delText>volume and function</w:delText>
        </w:r>
      </w:del>
      <w:ins w:id="108" w:author="McLaughlin, Katie Anne" w:date="2023-03-30T07:50:00Z">
        <w:r w:rsidR="00F66BB0">
          <w:rPr>
            <w:rFonts w:ascii="Calibri" w:hAnsi="Calibri" w:cs="Calibri"/>
          </w:rPr>
          <w:t>structure</w:t>
        </w:r>
      </w:ins>
      <w:r>
        <w:rPr>
          <w:rFonts w:ascii="Calibri" w:hAnsi="Calibri" w:cs="Calibri"/>
        </w:rPr>
        <w:t xml:space="preserve"> of frontoparietal cortical regions, </w:t>
      </w:r>
      <w:del w:id="109" w:author="McLaughlin, Katie Anne" w:date="2023-03-30T07:50:00Z">
        <w:r w:rsidDel="00F66BB0">
          <w:rPr>
            <w:rFonts w:ascii="Calibri" w:hAnsi="Calibri" w:cs="Calibri"/>
          </w:rPr>
          <w:delText xml:space="preserve">suggesting </w:delText>
        </w:r>
      </w:del>
      <w:ins w:id="110" w:author="McLaughlin, Katie Anne" w:date="2023-03-30T07:50:00Z">
        <w:r w:rsidR="00F66BB0">
          <w:rPr>
            <w:rFonts w:ascii="Calibri" w:hAnsi="Calibri" w:cs="Calibri"/>
          </w:rPr>
          <w:t xml:space="preserve">in line with </w:t>
        </w:r>
      </w:ins>
      <w:r>
        <w:rPr>
          <w:rFonts w:ascii="Calibri" w:hAnsi="Calibri" w:cs="Calibri"/>
        </w:rPr>
        <w:t xml:space="preserve">deprivation’s </w:t>
      </w:r>
      <w:del w:id="111" w:author="McLaughlin, Katie Anne" w:date="2023-03-30T07:50:00Z">
        <w:r w:rsidDel="00F66BB0">
          <w:rPr>
            <w:rFonts w:ascii="Calibri" w:hAnsi="Calibri" w:cs="Calibri"/>
          </w:rPr>
          <w:delText>likely effects on</w:delText>
        </w:r>
      </w:del>
      <w:ins w:id="112" w:author="McLaughlin, Katie Anne" w:date="2023-03-30T07:50:00Z">
        <w:r w:rsidR="00F66BB0">
          <w:rPr>
            <w:rFonts w:ascii="Calibri" w:hAnsi="Calibri" w:cs="Calibri"/>
          </w:rPr>
          <w:t>associations with</w:t>
        </w:r>
      </w:ins>
      <w:r>
        <w:rPr>
          <w:rFonts w:ascii="Calibri" w:hAnsi="Calibri" w:cs="Calibri"/>
        </w:rPr>
        <w:t xml:space="preserve">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 xml:space="preserve">Findings about the relationships between early life adversity and striatal reward circuits are less clear but suggest that deprivation and threat may </w:t>
      </w:r>
      <w:del w:id="113" w:author="McLaughlin, Katie Anne" w:date="2023-03-30T07:52:00Z">
        <w:r w:rsidDel="00F66BB0">
          <w:rPr>
            <w:rFonts w:ascii="Calibri" w:hAnsi="Calibri" w:cs="Calibri"/>
          </w:rPr>
          <w:delText xml:space="preserve">impact </w:delText>
        </w:r>
      </w:del>
      <w:ins w:id="114" w:author="McLaughlin, Katie Anne" w:date="2023-03-30T07:52:00Z">
        <w:r w:rsidR="00F66BB0">
          <w:rPr>
            <w:rFonts w:ascii="Calibri" w:hAnsi="Calibri" w:cs="Calibri"/>
          </w:rPr>
          <w:t xml:space="preserve">each influence </w:t>
        </w:r>
      </w:ins>
      <w:r>
        <w:rPr>
          <w:rFonts w:ascii="Calibri" w:hAnsi="Calibri" w:cs="Calibri"/>
        </w:rPr>
        <w:t>reward sensitivity</w:t>
      </w:r>
      <w:ins w:id="115" w:author="McLaughlin, Katie Anne" w:date="2023-03-30T07:52:00Z">
        <w:r w:rsidR="00F66BB0">
          <w:rPr>
            <w:rFonts w:ascii="Calibri" w:hAnsi="Calibri" w:cs="Calibri"/>
          </w:rPr>
          <w:t>, although potentially</w:t>
        </w:r>
      </w:ins>
      <w:r>
        <w:rPr>
          <w:rFonts w:ascii="Calibri" w:hAnsi="Calibri" w:cs="Calibri"/>
        </w:rPr>
        <w:t xml:space="preserve"> in divergent ways</w:t>
      </w:r>
      <w:r w:rsidR="00336FFD">
        <w:rPr>
          <w:rFonts w:ascii="Calibri" w:hAnsi="Calibri" w:cs="Calibri"/>
        </w:rPr>
        <w:t xml:space="preserve"> </w:t>
      </w:r>
      <w:commentRangeStart w:id="116"/>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commentRangeEnd w:id="116"/>
      <w:r w:rsidR="00F66BB0">
        <w:rPr>
          <w:rStyle w:val="CommentReference"/>
        </w:rPr>
        <w:commentReference w:id="116"/>
      </w:r>
      <w:r>
        <w:rPr>
          <w:rFonts w:ascii="Calibri" w:hAnsi="Calibri" w:cs="Calibri"/>
        </w:rPr>
        <w:t>.</w:t>
      </w:r>
    </w:p>
    <w:p w14:paraId="466CAA14" w14:textId="5481B006" w:rsidR="00705B12" w:rsidRPr="0074250E" w:rsidRDefault="00705B12" w:rsidP="00705B12">
      <w:pPr>
        <w:spacing w:after="240" w:line="360" w:lineRule="auto"/>
        <w:rPr>
          <w:rFonts w:ascii="Calibri" w:hAnsi="Calibri" w:cs="Calibri"/>
        </w:rPr>
      </w:pPr>
      <w:commentRangeStart w:id="117"/>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w:t>
      </w:r>
      <w:commentRangeEnd w:id="117"/>
      <w:r w:rsidR="00D21B91">
        <w:rPr>
          <w:rStyle w:val="CommentReference"/>
        </w:rPr>
        <w:commentReference w:id="117"/>
      </w:r>
      <w:r>
        <w:rPr>
          <w:rFonts w:ascii="Calibri" w:hAnsi="Calibri" w:cs="Calibri"/>
        </w:rPr>
        <w:t xml:space="preserve">.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commentRangeStart w:id="118"/>
      <w:r>
        <w:rPr>
          <w:rFonts w:ascii="Calibri" w:hAnsi="Calibri" w:cs="Calibri"/>
        </w:rPr>
        <w:t>We hypothesize that threat and deprivation have at least partially distinct mechanisms of impact with respect to adolescent psychopathology.</w:t>
      </w:r>
      <w:commentRangeEnd w:id="118"/>
      <w:r w:rsidR="00D21B91">
        <w:rPr>
          <w:rStyle w:val="CommentReference"/>
        </w:rPr>
        <w:commentReference w:id="118"/>
      </w:r>
      <w:r>
        <w:rPr>
          <w:rFonts w:ascii="Calibri" w:hAnsi="Calibri" w:cs="Calibri"/>
        </w:rPr>
        <w:t xml:space="preserve"> </w:t>
      </w:r>
      <w:del w:id="119" w:author="McLaughlin, Katie Anne" w:date="2023-03-30T08:40:00Z">
        <w:r w:rsidDel="00D21B91">
          <w:rPr>
            <w:rFonts w:ascii="Calibri" w:hAnsi="Calibri" w:cs="Calibri"/>
          </w:rPr>
          <w:delText>Learning about such mechanisms can help</w:delText>
        </w:r>
        <w:r w:rsidR="00EF6A69" w:rsidDel="00D21B91">
          <w:rPr>
            <w:rFonts w:ascii="Calibri" w:hAnsi="Calibri" w:cs="Calibri"/>
          </w:rPr>
          <w:delText xml:space="preserve"> </w:delText>
        </w:r>
        <w:r w:rsidR="007F488A" w:rsidDel="00D21B91">
          <w:rPr>
            <w:rFonts w:ascii="Calibri" w:hAnsi="Calibri" w:cs="Calibri"/>
          </w:rPr>
          <w:delText>epidemiologic efforts</w:delText>
        </w:r>
        <w:r w:rsidR="00EF6A69" w:rsidDel="00D21B91">
          <w:rPr>
            <w:rFonts w:ascii="Calibri" w:hAnsi="Calibri" w:cs="Calibri"/>
          </w:rPr>
          <w:delText xml:space="preserve"> to measure early signs of psychiatric dysregulation on a broader scale and</w:delText>
        </w:r>
        <w:r w:rsidDel="00D21B91">
          <w:rPr>
            <w:rFonts w:ascii="Calibri" w:hAnsi="Calibri" w:cs="Calibri"/>
          </w:rPr>
          <w:delText xml:space="preserve"> inform </w:delText>
        </w:r>
        <w:r w:rsidR="007F488A" w:rsidDel="00D21B91">
          <w:rPr>
            <w:rFonts w:ascii="Calibri" w:hAnsi="Calibri" w:cs="Calibri"/>
          </w:rPr>
          <w:delText>strategies</w:delText>
        </w:r>
        <w:r w:rsidDel="00D21B91">
          <w:rPr>
            <w:rFonts w:ascii="Calibri" w:hAnsi="Calibri" w:cs="Calibri"/>
          </w:rPr>
          <w:delText xml:space="preserve"> to prevent </w:delText>
        </w:r>
        <w:r w:rsidR="003A4EEE" w:rsidDel="00D21B91">
          <w:rPr>
            <w:rFonts w:ascii="Calibri" w:hAnsi="Calibri" w:cs="Calibri"/>
          </w:rPr>
          <w:delText xml:space="preserve">onset of </w:delText>
        </w:r>
        <w:r w:rsidDel="00D21B91">
          <w:rPr>
            <w:rFonts w:ascii="Calibri" w:hAnsi="Calibri" w:cs="Calibri"/>
          </w:rPr>
          <w:delText>psychiatric disorders.</w:delText>
        </w:r>
      </w:del>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54F6F589" w:rsidR="00705B12" w:rsidRPr="00FB47D8"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del w:id="120" w:author="McLaughlin, Katie Anne" w:date="2023-03-30T08:41:00Z">
        <w:r w:rsidR="00776857" w:rsidDel="00043E59">
          <w:rPr>
            <w:rFonts w:ascii="Calibri" w:hAnsi="Calibri" w:cs="Calibri"/>
          </w:rPr>
          <w:delText xml:space="preserve">- </w:delText>
        </w:r>
        <w:r w:rsidR="00954AB2" w:rsidDel="00043E59">
          <w:rPr>
            <w:rFonts w:ascii="Calibri" w:hAnsi="Calibri" w:cs="Calibri"/>
          </w:rPr>
          <w:delText xml:space="preserve">the Deprivation and Threat </w:delText>
        </w:r>
        <w:r w:rsidR="00776857" w:rsidDel="00043E59">
          <w:rPr>
            <w:rFonts w:ascii="Calibri" w:hAnsi="Calibri" w:cs="Calibri"/>
          </w:rPr>
          <w:delText>(</w:delText>
        </w:r>
        <w:r w:rsidR="00954AB2" w:rsidDel="00043E59">
          <w:rPr>
            <w:rFonts w:ascii="Calibri" w:hAnsi="Calibri" w:cs="Calibri"/>
          </w:rPr>
          <w:delText>DT</w:delText>
        </w:r>
        <w:r w:rsidR="00776857" w:rsidDel="00043E59">
          <w:rPr>
            <w:rFonts w:ascii="Calibri" w:hAnsi="Calibri" w:cs="Calibri"/>
          </w:rPr>
          <w:delText>)</w:delText>
        </w:r>
        <w:r w:rsidR="00954AB2" w:rsidDel="00043E59">
          <w:rPr>
            <w:rFonts w:ascii="Calibri" w:hAnsi="Calibri" w:cs="Calibri"/>
          </w:rPr>
          <w:delText xml:space="preserve"> study</w:delText>
        </w:r>
      </w:del>
      <w:ins w:id="121" w:author="McLaughlin, Katie Anne" w:date="2023-03-30T08:41:00Z">
        <w:r w:rsidR="00043E59">
          <w:rPr>
            <w:rFonts w:ascii="Calibri" w:hAnsi="Calibri" w:cs="Calibri"/>
          </w:rPr>
          <w:t>of children followed from early childhood to adolescence</w:t>
        </w:r>
      </w:ins>
      <w:r w:rsidR="00776857">
        <w:rPr>
          <w:rFonts w:ascii="Calibri" w:hAnsi="Calibri" w:cs="Calibri"/>
        </w:rPr>
        <w:t>.</w:t>
      </w:r>
      <w:r w:rsidR="00954AB2">
        <w:rPr>
          <w:rFonts w:ascii="Calibri" w:hAnsi="Calibri" w:cs="Calibri"/>
        </w:rPr>
        <w:t xml:space="preserve"> </w:t>
      </w:r>
      <w:del w:id="122" w:author="McLaughlin, Katie Anne" w:date="2023-03-30T08:41:00Z">
        <w:r w:rsidR="00776857" w:rsidDel="00043E59">
          <w:rPr>
            <w:rFonts w:ascii="Calibri" w:hAnsi="Calibri" w:cs="Calibri"/>
          </w:rPr>
          <w:delText>DT</w:delText>
        </w:r>
        <w:r w:rsidRPr="00FB47D8" w:rsidDel="00043E59">
          <w:rPr>
            <w:rFonts w:ascii="Calibri" w:hAnsi="Calibri" w:cs="Calibri"/>
          </w:rPr>
          <w:delText xml:space="preserve"> </w:delText>
        </w:r>
      </w:del>
      <w:ins w:id="123" w:author="McLaughlin, Katie Anne" w:date="2023-03-30T08:41:00Z">
        <w:r w:rsidR="00043E59">
          <w:rPr>
            <w:rFonts w:ascii="Calibri" w:hAnsi="Calibri" w:cs="Calibri"/>
          </w:rPr>
          <w:t>The study</w:t>
        </w:r>
        <w:r w:rsidR="00043E59" w:rsidRPr="00FB47D8">
          <w:rPr>
            <w:rFonts w:ascii="Calibri" w:hAnsi="Calibri" w:cs="Calibri"/>
          </w:rPr>
          <w:t xml:space="preserve"> </w:t>
        </w:r>
      </w:ins>
      <w:r w:rsidRPr="00FB47D8">
        <w:rPr>
          <w:rFonts w:ascii="Calibri" w:hAnsi="Calibri" w:cs="Calibri"/>
        </w:rPr>
        <w:t xml:space="preserve">recruited 306 dyads of </w:t>
      </w:r>
      <w:r>
        <w:rPr>
          <w:rFonts w:ascii="Calibri" w:hAnsi="Calibri" w:cs="Calibri"/>
        </w:rPr>
        <w:t>3-year</w:t>
      </w:r>
      <w:r w:rsidRPr="00FB47D8">
        <w:rPr>
          <w:rFonts w:ascii="Calibri" w:hAnsi="Calibri" w:cs="Calibri"/>
        </w:rPr>
        <w:t xml:space="preserve">-old children and their </w:t>
      </w:r>
      <w:r w:rsidRPr="00FB47D8">
        <w:rPr>
          <w:rFonts w:ascii="Calibri" w:hAnsi="Calibri" w:cs="Calibri"/>
        </w:rPr>
        <w:lastRenderedPageBreak/>
        <w:t>mothers from the Seattle metropolitan area</w:t>
      </w:r>
      <w:r w:rsidR="00954AB2">
        <w:rPr>
          <w:rFonts w:ascii="Calibri" w:hAnsi="Calibri" w:cs="Calibri"/>
        </w:rPr>
        <w:t xml:space="preserve">. The aim of </w:t>
      </w:r>
      <w:del w:id="124" w:author="McLaughlin, Katie Anne" w:date="2023-03-30T08:41:00Z">
        <w:r w:rsidR="00954AB2" w:rsidDel="00043E59">
          <w:rPr>
            <w:rFonts w:ascii="Calibri" w:hAnsi="Calibri" w:cs="Calibri"/>
          </w:rPr>
          <w:delText xml:space="preserve">DT </w:delText>
        </w:r>
      </w:del>
      <w:ins w:id="125" w:author="McLaughlin, Katie Anne" w:date="2023-03-30T08:41:00Z">
        <w:r w:rsidR="00043E59">
          <w:rPr>
            <w:rFonts w:ascii="Calibri" w:hAnsi="Calibri" w:cs="Calibri"/>
          </w:rPr>
          <w:t xml:space="preserve">the study </w:t>
        </w:r>
      </w:ins>
      <w:r w:rsidR="00954AB2">
        <w:rPr>
          <w:rFonts w:ascii="Calibri" w:hAnsi="Calibri" w:cs="Calibri"/>
        </w:rPr>
        <w:t>was</w:t>
      </w:r>
      <w:r w:rsidRPr="00FB47D8">
        <w:rPr>
          <w:rFonts w:ascii="Calibri" w:hAnsi="Calibri" w:cs="Calibri"/>
        </w:rPr>
        <w:t xml:space="preserve"> to </w:t>
      </w:r>
      <w:del w:id="126" w:author="McLaughlin, Katie Anne" w:date="2023-03-30T08:41:00Z">
        <w:r w:rsidRPr="00FB47D8" w:rsidDel="00043E59">
          <w:rPr>
            <w:rFonts w:ascii="Calibri" w:hAnsi="Calibri" w:cs="Calibri"/>
          </w:rPr>
          <w:delText>assess the mechanisms through which</w:delText>
        </w:r>
      </w:del>
      <w:ins w:id="127" w:author="McLaughlin, Katie Anne" w:date="2023-03-30T08:41:00Z">
        <w:r w:rsidR="00043E59">
          <w:rPr>
            <w:rFonts w:ascii="Calibri" w:hAnsi="Calibri" w:cs="Calibri"/>
          </w:rPr>
          <w:t>exam</w:t>
        </w:r>
      </w:ins>
      <w:ins w:id="128" w:author="McLaughlin, Katie Anne" w:date="2023-03-30T08:42:00Z">
        <w:r w:rsidR="00043E59">
          <w:rPr>
            <w:rFonts w:ascii="Calibri" w:hAnsi="Calibri" w:cs="Calibri"/>
          </w:rPr>
          <w:t xml:space="preserve">ine cognitive and neurobiological development in relation to </w:t>
        </w:r>
      </w:ins>
      <w:del w:id="129" w:author="McLaughlin, Katie Anne" w:date="2023-03-30T08:42:00Z">
        <w:r w:rsidRPr="00FB47D8" w:rsidDel="00043E59">
          <w:rPr>
            <w:rFonts w:ascii="Calibri" w:hAnsi="Calibri" w:cs="Calibri"/>
          </w:rPr>
          <w:delText xml:space="preserve"> </w:delText>
        </w:r>
      </w:del>
      <w:r w:rsidRPr="00FB47D8">
        <w:rPr>
          <w:rFonts w:ascii="Calibri" w:hAnsi="Calibri" w:cs="Calibri"/>
        </w:rPr>
        <w:t>socioeconomic status, cumulative family risk, and parenting behaviors</w:t>
      </w:r>
      <w:ins w:id="130" w:author="McLaughlin, Katie Anne" w:date="2023-03-30T08:43:00Z">
        <w:r w:rsidR="00043E59">
          <w:rPr>
            <w:rFonts w:ascii="Calibri" w:hAnsi="Calibri" w:cs="Calibri"/>
          </w:rPr>
          <w:t xml:space="preserve">. </w:t>
        </w:r>
      </w:ins>
      <w:del w:id="131" w:author="McLaughlin, Katie Anne" w:date="2023-03-30T08:43:00Z">
        <w:r w:rsidRPr="00FB47D8" w:rsidDel="00043E59">
          <w:rPr>
            <w:rFonts w:ascii="Calibri" w:hAnsi="Calibri" w:cs="Calibri"/>
          </w:rPr>
          <w:delText xml:space="preserve"> </w:delText>
        </w:r>
      </w:del>
      <w:del w:id="132" w:author="McLaughlin, Katie Anne" w:date="2023-03-30T08:42:00Z">
        <w:r w:rsidRPr="00FB47D8" w:rsidDel="00043E59">
          <w:rPr>
            <w:rFonts w:ascii="Calibri" w:hAnsi="Calibri" w:cs="Calibri"/>
          </w:rPr>
          <w:delText xml:space="preserve">impact the function of the hypothalamic-pituitary-adrenal (HPA) axis in children </w:delText>
        </w:r>
      </w:del>
      <w:del w:id="133" w:author="McLaughlin, Katie Anne" w:date="2023-03-30T08:43:00Z">
        <w:r w:rsidRPr="00FB47D8"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 </w:delInstrText>
        </w:r>
        <w:r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DATA </w:delInstrText>
        </w:r>
        <w:r w:rsidDel="00043E59">
          <w:rPr>
            <w:rFonts w:ascii="Calibri" w:hAnsi="Calibri" w:cs="Calibri"/>
          </w:rPr>
        </w:r>
        <w:r w:rsidDel="00043E59">
          <w:rPr>
            <w:rFonts w:ascii="Calibri" w:hAnsi="Calibri" w:cs="Calibri"/>
          </w:rPr>
          <w:fldChar w:fldCharType="end"/>
        </w:r>
        <w:r w:rsidRPr="00FB47D8" w:rsidDel="00043E59">
          <w:rPr>
            <w:rFonts w:ascii="Calibri" w:hAnsi="Calibri" w:cs="Calibri"/>
          </w:rPr>
        </w:r>
        <w:r w:rsidRPr="00FB47D8" w:rsidDel="00043E59">
          <w:rPr>
            <w:rFonts w:ascii="Calibri" w:hAnsi="Calibri" w:cs="Calibri"/>
          </w:rPr>
          <w:fldChar w:fldCharType="separate"/>
        </w:r>
        <w:r w:rsidRPr="00FB47D8" w:rsidDel="00043E59">
          <w:rPr>
            <w:rFonts w:ascii="Calibri" w:hAnsi="Calibri" w:cs="Calibri"/>
            <w:noProof/>
          </w:rPr>
          <w:delText>(Zalewski et al., 2012)</w:delText>
        </w:r>
        <w:r w:rsidRPr="00FB47D8" w:rsidDel="00043E59">
          <w:rPr>
            <w:rFonts w:ascii="Calibri" w:hAnsi="Calibri" w:cs="Calibri"/>
          </w:rPr>
          <w:fldChar w:fldCharType="end"/>
        </w:r>
        <w:r w:rsidRPr="00FB47D8" w:rsidDel="00043E59">
          <w:rPr>
            <w:rFonts w:ascii="Calibri" w:hAnsi="Calibri" w:cs="Calibri"/>
          </w:rPr>
          <w:delText xml:space="preserve">. </w:delText>
        </w:r>
      </w:del>
      <w:ins w:id="134" w:author="McLaughlin, Katie Anne" w:date="2023-03-30T08:43:00Z">
        <w:r w:rsidR="00043E59" w:rsidRPr="00043E59">
          <w:rPr>
            <w:rFonts w:ascii="Calibri" w:hAnsi="Calibri" w:cs="Calibri"/>
          </w:rPr>
          <w:t xml:space="preserve">Families were recruited to obtain diversity in income at the start of the study. Exclusion criteria included children with developmental disabilities and lack of English proficiency. This sample has been followed across numerous assessments in early and middle childhood </w:t>
        </w:r>
        <w:r w:rsidR="00043E59" w:rsidRPr="00043E59">
          <w:rPr>
            <w:rFonts w:ascii="Calibri" w:hAnsi="Calibri" w:cs="Calibri"/>
          </w:rPr>
          <w:fldChar w:fldCharType="begin"/>
        </w:r>
        <w:r w:rsidR="00043E59" w:rsidRPr="00043E59">
          <w:rPr>
            <w:rFonts w:ascii="Calibri" w:hAnsi="Calibri" w:cs="Calibri"/>
          </w:rPr>
          <w:instrText xml:space="preserve"> ADDIN ZOTERO_ITEM CSL_CITATION {"citationID":"v4JBDiIW","properties":{"formattedCitation":"(Lengua et al., 2019; Zalewski et al., 2012)","plainCitation":"(Lengua et al., 2019; Zalewski et al., 2012)","noteIndex":0},"citationItems":[{"id":1098,"uris":["http://zotero.org/users/2769784/items/9JB5PXUR"],"itemData":{"id":1098,"type":"article-journal","abstract":"Additive and bidirectional effects of executive control and hypothalamic–pituitary–adrenal (HPA) axis regulation on children's adjustment were examined, along with the effects of low income and cumulative risk on executive control and the HPA axis. The study utilized longitudinal data from a community sample of preschool age children (N = 306, 36–39 months at Time 1) whose families were recruited to overrepresent low-income contexts. We tested the effects of low income and cumulative risk on levels and growth of executive control and HPA axis regulation (diurnal cortisol level), the bidirectional effects of executive control and the HPA axis on each other, and their additive effects on children's adjustment problems, social competence and academic readiness. Low income predicted lower Time 4 executive control, and cumulative risk predicted lower Time 4 diurnal cortisol level. There was little evidence of bidirectional effects of executive control and diurnal cortisol. However, both executive control and diurnal cortisol predicted Time 4 adjustment, suggesting additive effects. There were indirect effects of income on all three adjustment outcomes through executive control, and of cumulative risk on adjustment problems and social competence through diurnal cortisol. The results provide evidence that executive control and diurnal cortisol additively predict children's adjustment and partially account for the effects of income and cumulative risk on adjustment.","container-title":"Development and Psychopathology","DOI":"10.1017/S0954579419000373","ISSN":"0954-5794, 1469-2198","language":"en","note":"publisher: Cambridge University Press","page":"1-14","source":"Cambridge Core","title":"Pathways from early adversity to later adjustment: Tests of the additive and bidirectional effects of executive control and diurnal cortisol in early childhood","title-short":"Pathways from early adversity to later adjustment","author":[{"family":"Lengua","given":"Liliana J."},{"family":"Thompson","given":"Stephanie F."},{"family":"Moran","given":"Lyndsey R."},{"family":"Zalewski","given":"Maureen"},{"family":"Ruberry","given":"Erika J."},{"family":"Klein","given":"Melanie R."},{"family":"Kiff","given":"Cara J."}],"issued":{"date-parts":[["2019"]]}}},{"id":5899,"uris":["http://zotero.org/groups/406763/items/WJXI8XXJ"],"itemData":{"id":5899,"type":"article-journal","abstract":"This study examined the relation of low income and poverty to cortisol levels, and tested potential pathways from low income to disruptions in cortisol through cumulative family risk and parenting. The sample of 306 mothers and their preschool children included 29 % families at or near poverty, 27 % families below the median income, and the remaining families at middle and upper income. Lower income was related to lower morning cortisol levels, and cumulative risk predicted a flatter diurnal slope, with a significant indirect effect through maternal negativity, suggesting that parenting practices might mediate an allostatic effect on stress physiology.","container-title":"Child psychiatry and human development","DOI":"10.1007/s10578-012-0304-3","ISSN":"0009-398X","issue":"6","journalAbbreviation":"Child Psychiatry Hum Dev","page":"924-942","source":"PubMed Central","title":"Understanding the Relation of Low Income to HPA-Axis Functioning in Preschool Children: Cumulative Family Risk and Parenting As Pathways to Disruptions in Cortisol","title-short":"Understanding the Relation of Low Income to HPA-Axis Functioning in Preschool Children","volume":"43","author":[{"family":"Zalewski","given":"Maureen"},{"family":"Lengua","given":"Liliana J."},{"family":"Kiff","given":"Cara J."},{"family":"Fisher","given":"Philip A."}],"issued":{"date-parts":[["2012",12]]}}}],"schema":"https://github.com/citation-style-language/schema/raw/master/csl-citation.json"} </w:instrText>
        </w:r>
        <w:r w:rsidR="00043E59" w:rsidRPr="00043E59">
          <w:rPr>
            <w:rFonts w:ascii="Calibri" w:hAnsi="Calibri" w:cs="Calibri"/>
          </w:rPr>
          <w:fldChar w:fldCharType="separate"/>
        </w:r>
        <w:r w:rsidR="00043E59" w:rsidRPr="00043E59">
          <w:rPr>
            <w:rFonts w:ascii="Calibri" w:hAnsi="Calibri" w:cs="Calibri"/>
          </w:rPr>
          <w:t>(Lengua et al., 2019; Zalewski et al., 2012)</w:t>
        </w:r>
        <w:r w:rsidR="00043E59" w:rsidRPr="00043E59">
          <w:rPr>
            <w:rFonts w:ascii="Calibri" w:hAnsi="Calibri" w:cs="Calibri"/>
          </w:rPr>
          <w:fldChar w:fldCharType="end"/>
        </w:r>
        <w:r w:rsidR="00043E59" w:rsidRPr="00043E59">
          <w:rPr>
            <w:rFonts w:ascii="Calibri" w:hAnsi="Calibri" w:cs="Calibri"/>
          </w:rPr>
          <w:t>.</w:t>
        </w:r>
      </w:ins>
      <w:ins w:id="135" w:author="McLaughlin, Katie Anne" w:date="2023-03-30T08:44:00Z">
        <w:r w:rsidR="00043E59">
          <w:rPr>
            <w:rFonts w:ascii="Calibri" w:hAnsi="Calibri" w:cs="Calibri"/>
          </w:rPr>
          <w:t xml:space="preserve"> </w:t>
        </w:r>
      </w:ins>
      <w:del w:id="136" w:author="McLaughlin, Katie Anne" w:date="2023-03-30T08:44:00Z">
        <w:r w:rsidRPr="00FB47D8" w:rsidDel="00043E59">
          <w:rPr>
            <w:rFonts w:ascii="Calibri" w:hAnsi="Calibri" w:cs="Calibri"/>
          </w:rPr>
          <w:delText>From the original cohort,</w:delText>
        </w:r>
      </w:del>
      <w:ins w:id="137" w:author="McLaughlin, Katie Anne" w:date="2023-03-30T08:44:00Z">
        <w:r w:rsidR="00043E59">
          <w:rPr>
            <w:rFonts w:ascii="Calibri" w:hAnsi="Calibri" w:cs="Calibri"/>
          </w:rPr>
          <w:t>Detailed assessments of early-life adversity as well as a range of potential mechanisms were assessed in early adolescence. A total of</w:t>
        </w:r>
      </w:ins>
      <w:r w:rsidRPr="00FB47D8">
        <w:rPr>
          <w:rFonts w:ascii="Calibri" w:hAnsi="Calibri" w:cs="Calibri"/>
        </w:rPr>
        <w:t xml:space="preserve"> 227 mother-child dyads were recruited into </w:t>
      </w:r>
      <w:del w:id="138" w:author="McLaughlin, Katie Anne" w:date="2023-03-30T08:44:00Z">
        <w:r w:rsidRPr="00FB47D8" w:rsidDel="00043E59">
          <w:rPr>
            <w:rFonts w:ascii="Calibri" w:hAnsi="Calibri" w:cs="Calibri"/>
          </w:rPr>
          <w:delText>a second</w:delText>
        </w:r>
      </w:del>
      <w:ins w:id="139" w:author="McLaughlin, Katie Anne" w:date="2023-03-30T08:44:00Z">
        <w:r w:rsidR="00043E59">
          <w:rPr>
            <w:rFonts w:ascii="Calibri" w:hAnsi="Calibri" w:cs="Calibri"/>
          </w:rPr>
          <w:t>this</w:t>
        </w:r>
      </w:ins>
      <w:r w:rsidRPr="00FB47D8">
        <w:rPr>
          <w:rFonts w:ascii="Calibri" w:hAnsi="Calibri" w:cs="Calibri"/>
        </w:rPr>
        <w:t xml:space="preserve"> phase of data collection when the children were </w:t>
      </w:r>
      <w:r>
        <w:rPr>
          <w:rFonts w:ascii="Calibri" w:hAnsi="Calibri" w:cs="Calibri"/>
        </w:rPr>
        <w:t>between 10.9 and 13 years of age</w:t>
      </w:r>
      <w:ins w:id="140" w:author="McLaughlin, Katie Anne" w:date="2023-03-30T08:44:00Z">
        <w:r w:rsidR="00043E59">
          <w:rPr>
            <w:rFonts w:ascii="Calibri" w:hAnsi="Calibri" w:cs="Calibri"/>
          </w:rPr>
          <w:t xml:space="preserve"> (</w:t>
        </w:r>
        <w:r w:rsidR="00043E59" w:rsidRPr="00043E59">
          <w:rPr>
            <w:rFonts w:ascii="Calibri" w:hAnsi="Calibri" w:cs="Calibri"/>
            <w:highlight w:val="yellow"/>
            <w:rPrChange w:id="141" w:author="McLaughlin, Katie Anne" w:date="2023-03-30T08:45:00Z">
              <w:rPr>
                <w:rFonts w:ascii="Calibri" w:hAnsi="Calibri" w:cs="Calibri"/>
              </w:rPr>
            </w:rPrChange>
          </w:rPr>
          <w:t>M</w:t>
        </w:r>
      </w:ins>
      <w:ins w:id="142" w:author="McLaughlin, Katie Anne" w:date="2023-03-30T08:45:00Z">
        <w:r w:rsidR="00043E59" w:rsidRPr="00043E59">
          <w:rPr>
            <w:rFonts w:ascii="Calibri" w:hAnsi="Calibri" w:cs="Calibri"/>
            <w:highlight w:val="yellow"/>
            <w:rPrChange w:id="143" w:author="McLaughlin, Katie Anne" w:date="2023-03-30T08:45:00Z">
              <w:rPr>
                <w:rFonts w:ascii="Calibri" w:hAnsi="Calibri" w:cs="Calibri"/>
              </w:rPr>
            </w:rPrChange>
          </w:rPr>
          <w:t>=, SD=)</w:t>
        </w:r>
      </w:ins>
      <w:r w:rsidRPr="00043E59">
        <w:rPr>
          <w:rFonts w:ascii="Calibri" w:hAnsi="Calibri" w:cs="Calibri"/>
          <w:highlight w:val="yellow"/>
          <w:rPrChange w:id="144" w:author="McLaughlin, Katie Anne" w:date="2023-03-30T08:45:00Z">
            <w:rPr>
              <w:rFonts w:ascii="Calibri" w:hAnsi="Calibri" w:cs="Calibri"/>
            </w:rPr>
          </w:rPrChange>
        </w:rPr>
        <w:t>.</w:t>
      </w:r>
      <w:r w:rsidRPr="00FB47D8">
        <w:rPr>
          <w:rFonts w:ascii="Calibri" w:hAnsi="Calibri" w:cs="Calibri"/>
        </w:rPr>
        <w:t xml:space="preserve"> </w:t>
      </w:r>
      <w:del w:id="145" w:author="McLaughlin, Katie Anne" w:date="2023-03-30T08:45:00Z">
        <w:r w:rsidRPr="00FB47D8" w:rsidDel="00043E59">
          <w:rPr>
            <w:rFonts w:ascii="Calibri" w:hAnsi="Calibri" w:cs="Calibri"/>
          </w:rPr>
          <w:delText>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delText>
        </w:r>
      </w:del>
    </w:p>
    <w:p w14:paraId="1AF49C3D" w14:textId="705F7EA1" w:rsidR="00043E59" w:rsidRPr="00FB47D8" w:rsidDel="00043E59" w:rsidRDefault="00043E59" w:rsidP="00043E59">
      <w:pPr>
        <w:spacing w:after="240" w:line="360" w:lineRule="auto"/>
        <w:rPr>
          <w:del w:id="146" w:author="McLaughlin, Katie Anne" w:date="2023-03-30T08:49:00Z"/>
          <w:moveTo w:id="147" w:author="McLaughlin, Katie Anne" w:date="2023-03-30T08:49:00Z"/>
          <w:rFonts w:ascii="Calibri" w:hAnsi="Calibri" w:cs="Calibri"/>
          <w:u w:val="single"/>
        </w:rPr>
      </w:pPr>
      <w:moveToRangeStart w:id="148" w:author="McLaughlin, Katie Anne" w:date="2023-03-30T08:49:00Z" w:name="move131058566"/>
      <w:moveTo w:id="149" w:author="McLaughlin, Katie Anne" w:date="2023-03-30T08:49:00Z">
        <w:del w:id="150" w:author="McLaughlin, Katie Anne" w:date="2023-03-30T08:49:00Z">
          <w:r w:rsidDel="00043E59">
            <w:rPr>
              <w:rFonts w:ascii="Calibri" w:hAnsi="Calibri" w:cs="Calibri"/>
            </w:rPr>
            <w:delText>At the baseline assessment of the second phase of data collection, p</w:delText>
          </w:r>
        </w:del>
      </w:moveTo>
      <w:ins w:id="151" w:author="McLaughlin, Katie Anne" w:date="2023-03-30T08:49:00Z">
        <w:r>
          <w:rPr>
            <w:rFonts w:ascii="Calibri" w:hAnsi="Calibri" w:cs="Calibri"/>
          </w:rPr>
          <w:t>P</w:t>
        </w:r>
      </w:ins>
      <w:moveTo w:id="152" w:author="McLaughlin, Katie Anne" w:date="2023-03-30T08:49:00Z">
        <w:r>
          <w:rPr>
            <w:rFonts w:ascii="Calibri" w:hAnsi="Calibri" w:cs="Calibri"/>
          </w:rPr>
          <w:t xml:space="preserve">articipating children and their mothers provided </w:t>
        </w:r>
        <w:del w:id="153" w:author="McLaughlin, Katie Anne" w:date="2023-03-30T08:49:00Z">
          <w:r w:rsidDel="00043E59">
            <w:rPr>
              <w:rFonts w:ascii="Calibri" w:hAnsi="Calibri" w:cs="Calibri"/>
            </w:rPr>
            <w:delText xml:space="preserve">retrospective </w:delText>
          </w:r>
        </w:del>
        <w:r>
          <w:rPr>
            <w:rFonts w:ascii="Calibri" w:hAnsi="Calibri" w:cs="Calibri"/>
          </w:rPr>
          <w:t>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w:t>
        </w:r>
        <w:del w:id="154" w:author="McLaughlin, Katie Anne" w:date="2023-03-30T08:49:00Z">
          <w:r w:rsidDel="00043E59">
            <w:rPr>
              <w:rFonts w:ascii="Calibri" w:hAnsi="Calibri" w:cs="Calibri"/>
            </w:rPr>
            <w:delText>outcomes</w:delText>
          </w:r>
        </w:del>
      </w:moveTo>
      <w:ins w:id="155" w:author="McLaughlin, Katie Anne" w:date="2023-03-30T08:49:00Z">
        <w:r>
          <w:rPr>
            <w:rFonts w:ascii="Calibri" w:hAnsi="Calibri" w:cs="Calibri"/>
          </w:rPr>
          <w:t xml:space="preserve">was assessed at this time point and again </w:t>
        </w:r>
      </w:ins>
      <w:moveTo w:id="156" w:author="McLaughlin, Katie Anne" w:date="2023-03-30T08:49:00Z">
        <w:del w:id="157" w:author="McLaughlin, Katie Anne" w:date="2023-03-30T08:49:00Z">
          <w:r w:rsidDel="00043E59">
            <w:rPr>
              <w:rFonts w:ascii="Calibri" w:hAnsi="Calibri" w:cs="Calibri"/>
            </w:rPr>
            <w:delText xml:space="preserve"> were collected </w:delText>
          </w:r>
        </w:del>
        <w:r>
          <w:rPr>
            <w:rFonts w:ascii="Calibri" w:hAnsi="Calibri" w:cs="Calibri"/>
          </w:rPr>
          <w:t xml:space="preserve">at a follow-up assessment </w:t>
        </w:r>
        <w:r w:rsidRPr="00FB47D8">
          <w:rPr>
            <w:rFonts w:ascii="Calibri" w:hAnsi="Calibri" w:cs="Calibri"/>
          </w:rPr>
          <w:t xml:space="preserve">conducted approximately 2 years </w:t>
        </w:r>
        <w:del w:id="158" w:author="McLaughlin, Katie Anne" w:date="2023-03-30T08:49:00Z">
          <w:r w:rsidRPr="00FB47D8" w:rsidDel="00043E59">
            <w:rPr>
              <w:rFonts w:ascii="Calibri" w:hAnsi="Calibri" w:cs="Calibri"/>
            </w:rPr>
            <w:delText>post-baseline</w:delText>
          </w:r>
        </w:del>
      </w:moveTo>
      <w:ins w:id="159" w:author="McLaughlin, Katie Anne" w:date="2023-03-30T08:49:00Z">
        <w:r>
          <w:rPr>
            <w:rFonts w:ascii="Calibri" w:hAnsi="Calibri" w:cs="Calibri"/>
          </w:rPr>
          <w:t>later</w:t>
        </w:r>
      </w:ins>
      <w:moveTo w:id="160" w:author="McLaughlin, Katie Anne" w:date="2023-03-30T08:49:00Z">
        <w:r w:rsidRPr="00FB47D8">
          <w:rPr>
            <w:rFonts w:ascii="Calibri" w:hAnsi="Calibri" w:cs="Calibri"/>
          </w:rPr>
          <w:t xml:space="preserve">. </w:t>
        </w:r>
      </w:moveTo>
    </w:p>
    <w:moveToRangeEnd w:id="148"/>
    <w:p w14:paraId="583F96B5" w14:textId="6D858079" w:rsidR="00705B12" w:rsidRPr="00FB47D8" w:rsidRDefault="00705B12" w:rsidP="00705B12">
      <w:pPr>
        <w:spacing w:after="240" w:line="360" w:lineRule="auto"/>
        <w:rPr>
          <w:rFonts w:ascii="Calibri" w:hAnsi="Calibri" w:cs="Calibri"/>
          <w:u w:val="single"/>
        </w:rPr>
      </w:pPr>
      <w:r>
        <w:rPr>
          <w:rFonts w:ascii="Calibri" w:hAnsi="Calibri" w:cs="Calibri"/>
        </w:rPr>
        <w:t xml:space="preserve">Chronicity of poverty and </w:t>
      </w:r>
      <w:del w:id="161" w:author="McLaughlin, Katie Anne" w:date="2023-03-30T08:45:00Z">
        <w:r w:rsidDel="00043E59">
          <w:rPr>
            <w:rFonts w:ascii="Calibri" w:hAnsi="Calibri" w:cs="Calibri"/>
          </w:rPr>
          <w:delText>reports of the mother’s</w:delText>
        </w:r>
      </w:del>
      <w:ins w:id="162" w:author="McLaughlin, Katie Anne" w:date="2023-03-30T08:45:00Z">
        <w:r w:rsidR="00043E59">
          <w:rPr>
            <w:rFonts w:ascii="Calibri" w:hAnsi="Calibri" w:cs="Calibri"/>
          </w:rPr>
          <w:t>maternal</w:t>
        </w:r>
      </w:ins>
      <w:r>
        <w:rPr>
          <w:rFonts w:ascii="Calibri" w:hAnsi="Calibri" w:cs="Calibri"/>
        </w:rPr>
        <w:t xml:space="preserve"> depress</w:t>
      </w:r>
      <w:ins w:id="163" w:author="McLaughlin, Katie Anne" w:date="2023-03-30T08:45:00Z">
        <w:r w:rsidR="00043E59">
          <w:rPr>
            <w:rFonts w:ascii="Calibri" w:hAnsi="Calibri" w:cs="Calibri"/>
          </w:rPr>
          <w:t>ion symptoms</w:t>
        </w:r>
      </w:ins>
      <w:del w:id="164" w:author="McLaughlin, Katie Anne" w:date="2023-03-30T08:45:00Z">
        <w:r w:rsidDel="00043E59">
          <w:rPr>
            <w:rFonts w:ascii="Calibri" w:hAnsi="Calibri" w:cs="Calibri"/>
          </w:rPr>
          <w:delText>ed</w:delText>
        </w:r>
      </w:del>
      <w:r>
        <w:rPr>
          <w:rFonts w:ascii="Calibri" w:hAnsi="Calibri" w:cs="Calibri"/>
        </w:rPr>
        <w:t xml:space="preserve"> </w:t>
      </w:r>
      <w:del w:id="165" w:author="McLaughlin, Katie Anne" w:date="2023-03-30T08:45:00Z">
        <w:r w:rsidDel="00043E59">
          <w:rPr>
            <w:rFonts w:ascii="Calibri" w:hAnsi="Calibri" w:cs="Calibri"/>
          </w:rPr>
          <w:delText xml:space="preserve">mood </w:delText>
        </w:r>
      </w:del>
      <w:r>
        <w:rPr>
          <w:rFonts w:ascii="Calibri" w:hAnsi="Calibri" w:cs="Calibri"/>
        </w:rPr>
        <w:t xml:space="preserve">were </w:t>
      </w:r>
      <w:ins w:id="166" w:author="McLaughlin, Katie Anne" w:date="2023-03-30T08:45:00Z">
        <w:r w:rsidR="00043E59">
          <w:rPr>
            <w:rFonts w:ascii="Calibri" w:hAnsi="Calibri" w:cs="Calibri"/>
          </w:rPr>
          <w:t>assessed at</w:t>
        </w:r>
      </w:ins>
      <w:del w:id="167" w:author="McLaughlin, Katie Anne" w:date="2023-03-30T08:45:00Z">
        <w:r w:rsidDel="00043E59">
          <w:rPr>
            <w:rFonts w:ascii="Calibri" w:hAnsi="Calibri" w:cs="Calibri"/>
          </w:rPr>
          <w:delText>captured from 4</w:delText>
        </w:r>
      </w:del>
      <w:r>
        <w:rPr>
          <w:rFonts w:ascii="Calibri" w:hAnsi="Calibri" w:cs="Calibri"/>
        </w:rPr>
        <w:t xml:space="preserve"> early childhood assessments (between ages 3 and 6) </w:t>
      </w:r>
      <w:ins w:id="168" w:author="McLaughlin, Katie Anne" w:date="2023-03-30T08:48:00Z">
        <w:r w:rsidR="00043E59">
          <w:rPr>
            <w:rFonts w:ascii="Calibri" w:hAnsi="Calibri" w:cs="Calibri"/>
          </w:rPr>
          <w:t xml:space="preserve">and used here </w:t>
        </w:r>
      </w:ins>
      <w:r>
        <w:rPr>
          <w:rFonts w:ascii="Calibri" w:hAnsi="Calibri" w:cs="Calibri"/>
        </w:rPr>
        <w:t xml:space="preserve">to control for confounding of the relationships between adversity and subsequent </w:t>
      </w:r>
      <w:del w:id="169" w:author="McLaughlin, Katie Anne" w:date="2023-03-30T08:48:00Z">
        <w:r w:rsidDel="00043E59">
          <w:rPr>
            <w:rFonts w:ascii="Calibri" w:hAnsi="Calibri" w:cs="Calibri"/>
          </w:rPr>
          <w:delText>outcomes</w:delText>
        </w:r>
      </w:del>
      <w:ins w:id="170" w:author="McLaughlin, Katie Anne" w:date="2023-03-30T08:48:00Z">
        <w:r w:rsidR="00043E59">
          <w:rPr>
            <w:rFonts w:ascii="Calibri" w:hAnsi="Calibri" w:cs="Calibri"/>
          </w:rPr>
          <w:t>psychopathology</w:t>
        </w:r>
      </w:ins>
      <w:r>
        <w:rPr>
          <w:rFonts w:ascii="Calibri" w:hAnsi="Calibri" w:cs="Calibri"/>
        </w:rPr>
        <w:t xml:space="preserve">. Chronicity of poverty was defined as the number of visits out of 4 when the participating child’s family income was at or below 1.5 times the national poverty line (to account for higher living expenses in the Seattle metro area). Maternal depression was captured by the maximum </w:t>
      </w:r>
      <w:commentRangeStart w:id="171"/>
      <w:r>
        <w:rPr>
          <w:rFonts w:ascii="Calibri" w:hAnsi="Calibri" w:cs="Calibri"/>
        </w:rPr>
        <w:t xml:space="preserve">CES-D </w:t>
      </w:r>
      <w:commentRangeEnd w:id="171"/>
      <w:r w:rsidR="00043E59">
        <w:rPr>
          <w:rStyle w:val="CommentReference"/>
        </w:rPr>
        <w:commentReference w:id="171"/>
      </w:r>
      <w:r>
        <w:rPr>
          <w:rFonts w:ascii="Calibri" w:hAnsi="Calibri" w:cs="Calibri"/>
        </w:rPr>
        <w:t xml:space="preserve">score across the four pre-baseline visits.  </w:t>
      </w:r>
      <w:moveFromRangeStart w:id="172" w:author="McLaughlin, Katie Anne" w:date="2023-03-30T08:49:00Z" w:name="move131058566"/>
      <w:moveFrom w:id="173" w:author="McLaughlin, Katie Anne" w:date="2023-03-30T08:49:00Z">
        <w:r w:rsidDel="00043E59">
          <w:rPr>
            <w:rFonts w:ascii="Calibri" w:hAnsi="Calibri" w:cs="Calibri"/>
          </w:rPr>
          <w:t>At the baseline assessment of the second phase of data collection, participating children and their mothers provided retrospective information on threat and deprivation experiences and the children</w:t>
        </w:r>
        <w:r w:rsidRPr="00FB47D8" w:rsidDel="00043E59">
          <w:rPr>
            <w:rFonts w:ascii="Calibri" w:hAnsi="Calibri" w:cs="Calibri"/>
          </w:rPr>
          <w:t xml:space="preserve"> underwent behavioral tasks and structural and functional MRI assessments to capture </w:t>
        </w:r>
        <w:r w:rsidDel="00043E59">
          <w:rPr>
            <w:rFonts w:ascii="Calibri" w:hAnsi="Calibri" w:cs="Calibri"/>
          </w:rPr>
          <w:t>c</w:t>
        </w:r>
        <w:r w:rsidRPr="00FB47D8" w:rsidDel="00043E59">
          <w:rPr>
            <w:rFonts w:ascii="Calibri" w:hAnsi="Calibri" w:cs="Calibri"/>
          </w:rPr>
          <w:t>ognitive,</w:t>
        </w:r>
        <w:r w:rsidDel="00043E59">
          <w:rPr>
            <w:rFonts w:ascii="Calibri" w:hAnsi="Calibri" w:cs="Calibri"/>
          </w:rPr>
          <w:t xml:space="preserve"> affective,</w:t>
        </w:r>
        <w:r w:rsidRPr="00FB47D8" w:rsidDel="00043E59">
          <w:rPr>
            <w:rFonts w:ascii="Calibri" w:hAnsi="Calibri" w:cs="Calibri"/>
          </w:rPr>
          <w:t xml:space="preserve"> and developmental </w:t>
        </w:r>
        <w:r w:rsidDel="00043E59">
          <w:rPr>
            <w:rFonts w:ascii="Calibri" w:hAnsi="Calibri" w:cs="Calibri"/>
          </w:rPr>
          <w:t>phenotypes</w:t>
        </w:r>
        <w:r w:rsidRPr="00FB47D8" w:rsidDel="00043E59">
          <w:rPr>
            <w:rFonts w:ascii="Calibri" w:hAnsi="Calibri" w:cs="Calibri"/>
          </w:rPr>
          <w:t xml:space="preserve">. </w:t>
        </w:r>
        <w:r w:rsidDel="00043E59">
          <w:rPr>
            <w:rFonts w:ascii="Calibri" w:hAnsi="Calibri" w:cs="Calibri"/>
          </w:rPr>
          <w:t xml:space="preserve">Psychopathology outcomes were collected at a follow-up assessment </w:t>
        </w:r>
        <w:r w:rsidRPr="00FB47D8" w:rsidDel="00043E59">
          <w:rPr>
            <w:rFonts w:ascii="Calibri" w:hAnsi="Calibri" w:cs="Calibri"/>
          </w:rPr>
          <w:t xml:space="preserve">conducted approximately 2 years post-baseline. </w:t>
        </w:r>
      </w:moveFrom>
      <w:moveFromRangeEnd w:id="172"/>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4CD79ED0" w:rsidR="00705B12" w:rsidRPr="00FB47D8" w:rsidRDefault="00705B12" w:rsidP="00705B12">
      <w:pPr>
        <w:spacing w:after="240" w:line="360" w:lineRule="auto"/>
        <w:rPr>
          <w:rFonts w:ascii="Calibri" w:hAnsi="Calibri" w:cs="Calibri"/>
        </w:rPr>
      </w:pPr>
      <w:del w:id="174" w:author="McLaughlin, Katie Anne" w:date="2023-03-30T08:50:00Z">
        <w:r w:rsidRPr="00FB47D8" w:rsidDel="00A66C1E">
          <w:rPr>
            <w:rFonts w:ascii="Calibri" w:hAnsi="Calibri" w:cs="Calibri"/>
            <w:i/>
            <w:iCs/>
          </w:rPr>
          <w:delText xml:space="preserve">Deprivation and </w:delText>
        </w:r>
      </w:del>
      <w:ins w:id="175" w:author="McLaughlin, Katie Anne" w:date="2023-03-30T08:50:00Z">
        <w:r w:rsidR="00A66C1E">
          <w:rPr>
            <w:rFonts w:ascii="Calibri" w:hAnsi="Calibri" w:cs="Calibri"/>
            <w:i/>
            <w:iCs/>
          </w:rPr>
          <w:t>T</w:t>
        </w:r>
      </w:ins>
      <w:del w:id="176" w:author="McLaughlin, Katie Anne" w:date="2023-03-30T08:50:00Z">
        <w:r w:rsidRPr="00FB47D8" w:rsidDel="00A66C1E">
          <w:rPr>
            <w:rFonts w:ascii="Calibri" w:hAnsi="Calibri" w:cs="Calibri"/>
            <w:i/>
            <w:iCs/>
          </w:rPr>
          <w:delText>t</w:delText>
        </w:r>
      </w:del>
      <w:r w:rsidRPr="00FB47D8">
        <w:rPr>
          <w:rFonts w:ascii="Calibri" w:hAnsi="Calibri" w:cs="Calibri"/>
          <w:i/>
          <w:iCs/>
        </w:rPr>
        <w:t xml:space="preserve">hreat </w:t>
      </w:r>
      <w:del w:id="177" w:author="McLaughlin, Katie Anne" w:date="2023-03-30T08:50:00Z">
        <w:r w:rsidRPr="00FB47D8" w:rsidDel="00A66C1E">
          <w:rPr>
            <w:rFonts w:ascii="Calibri" w:hAnsi="Calibri" w:cs="Calibri"/>
            <w:i/>
            <w:iCs/>
          </w:rPr>
          <w:delText>exposures</w:delText>
        </w:r>
      </w:del>
      <w:ins w:id="178" w:author="McLaughlin, Katie Anne" w:date="2023-03-30T08:50:00Z">
        <w:r w:rsidR="00A66C1E">
          <w:rPr>
            <w:rFonts w:ascii="Calibri" w:hAnsi="Calibri" w:cs="Calibri"/>
            <w:i/>
            <w:iCs/>
          </w:rPr>
          <w:t xml:space="preserve">and deprivation </w:t>
        </w:r>
        <w:commentRangeStart w:id="179"/>
        <w:r w:rsidR="00A66C1E">
          <w:rPr>
            <w:rFonts w:ascii="Calibri" w:hAnsi="Calibri" w:cs="Calibri"/>
            <w:i/>
            <w:iCs/>
          </w:rPr>
          <w:t>experiences</w:t>
        </w:r>
        <w:commentRangeEnd w:id="179"/>
        <w:r w:rsidR="00A66C1E">
          <w:rPr>
            <w:rStyle w:val="CommentReference"/>
          </w:rPr>
          <w:commentReference w:id="179"/>
        </w:r>
      </w:ins>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commentRangeStart w:id="180"/>
      <w:r w:rsidRPr="00FB47D8">
        <w:rPr>
          <w:rFonts w:ascii="Calibri" w:hAnsi="Calibri" w:cs="Calibri"/>
        </w:rPr>
        <w:t xml:space="preserve">The </w:t>
      </w:r>
      <w:commentRangeEnd w:id="180"/>
      <w:r w:rsidR="009219A7">
        <w:rPr>
          <w:rStyle w:val="CommentReference"/>
        </w:rPr>
        <w:commentReference w:id="180"/>
      </w:r>
      <w:r w:rsidRPr="00FB47D8">
        <w:rPr>
          <w:rFonts w:ascii="Calibri" w:hAnsi="Calibri" w:cs="Calibri"/>
        </w:rPr>
        <w:t>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home, the child’s engagement with activities outside the home, the degree of parent-child </w:t>
      </w:r>
      <w:r w:rsidRPr="00FB47D8">
        <w:rPr>
          <w:rFonts w:ascii="Calibri" w:hAnsi="Calibri" w:cs="Calibri"/>
        </w:rPr>
        <w:lastRenderedPageBreak/>
        <w:t>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2A5B6CCE"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w:t>
      </w:r>
      <w:del w:id="181" w:author="Ekaterina Sadikova" w:date="2023-03-26T20:54:00Z">
        <w:r w:rsidRPr="00FB47D8" w:rsidDel="004E7946">
          <w:rPr>
            <w:rFonts w:ascii="Calibri" w:hAnsi="Calibri" w:cs="Calibri"/>
          </w:rPr>
          <w:delText>, captured by</w:delText>
        </w:r>
      </w:del>
      <w:ins w:id="182" w:author="Ekaterina Sadikova" w:date="2023-03-26T20:54:00Z">
        <w:r w:rsidR="004E7946">
          <w:rPr>
            <w:rFonts w:ascii="Calibri" w:hAnsi="Calibri" w:cs="Calibri"/>
          </w:rPr>
          <w:t xml:space="preserve"> on the</w:t>
        </w:r>
      </w:ins>
      <w:r w:rsidRPr="00FB47D8">
        <w:rPr>
          <w:rFonts w:ascii="Calibri" w:hAnsi="Calibri" w:cs="Calibri"/>
        </w:rPr>
        <w:t xml:space="preserve"> CECA and the</w:t>
      </w:r>
      <w:ins w:id="183" w:author="Ekaterina Sadikova" w:date="2023-03-26T20:54:00Z">
        <w:r w:rsidR="004E7946">
          <w:rPr>
            <w:rFonts w:ascii="Calibri" w:hAnsi="Calibri" w:cs="Calibri"/>
          </w:rPr>
          <w:t xml:space="preserve"> parent on the</w:t>
        </w:r>
      </w:ins>
      <w:r w:rsidRPr="00FB47D8">
        <w:rPr>
          <w:rFonts w:ascii="Calibri" w:hAnsi="Calibri" w:cs="Calibri"/>
        </w:rPr>
        <w:t xml:space="preserv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ins w:id="184" w:author="Ekaterina Sadikova" w:date="2023-03-26T20:54:00Z">
        <w:r w:rsidR="004E7946">
          <w:rPr>
            <w:rFonts w:ascii="Calibri" w:hAnsi="Calibri" w:cs="Calibri"/>
          </w:rPr>
          <w:t>If either the parent or the child indicated an experience, it was included in the count</w:t>
        </w:r>
      </w:ins>
      <w:ins w:id="185" w:author="Ekaterina Sadikova" w:date="2023-03-26T20:55:00Z">
        <w:r w:rsidR="004E7946">
          <w:rPr>
            <w:rFonts w:ascii="Calibri" w:hAnsi="Calibri" w:cs="Calibri"/>
          </w:rPr>
          <w:t>.</w:t>
        </w:r>
      </w:ins>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CCBAC6D" w:rsidR="00705B12" w:rsidRPr="004D457C" w:rsidRDefault="004E7946" w:rsidP="00705B12">
      <w:pPr>
        <w:spacing w:after="240" w:line="360" w:lineRule="auto"/>
        <w:rPr>
          <w:rFonts w:ascii="Calibri" w:hAnsi="Calibri" w:cs="Calibri"/>
        </w:rPr>
      </w:pPr>
      <w:ins w:id="186" w:author="Ekaterina Sadikova" w:date="2023-03-26T20:52:00Z">
        <w:r>
          <w:rPr>
            <w:rFonts w:ascii="Calibri" w:hAnsi="Calibri" w:cs="Calibri"/>
          </w:rPr>
          <w:t xml:space="preserve">Both threat and </w:t>
        </w:r>
      </w:ins>
      <w:ins w:id="187" w:author="Ekaterina Sadikova" w:date="2023-03-26T20:53:00Z">
        <w:r>
          <w:rPr>
            <w:rFonts w:ascii="Calibri" w:hAnsi="Calibri" w:cs="Calibri"/>
          </w:rPr>
          <w:t xml:space="preserve">deprivation were </w:t>
        </w:r>
      </w:ins>
      <w:ins w:id="188" w:author="Ekaterina Sadikova" w:date="2023-03-26T20:55:00Z">
        <w:r>
          <w:rPr>
            <w:rFonts w:ascii="Calibri" w:hAnsi="Calibri" w:cs="Calibri"/>
          </w:rPr>
          <w:t xml:space="preserve">constructed using multi-informant methods. </w:t>
        </w:r>
      </w:ins>
      <w:ins w:id="189" w:author="Ekaterina Sadikova" w:date="2023-03-26T20:56:00Z">
        <w:r>
          <w:rPr>
            <w:rFonts w:ascii="Calibri" w:hAnsi="Calibri" w:cs="Calibri"/>
          </w:rPr>
          <w:t xml:space="preserve">CECA, MNBS, </w:t>
        </w:r>
      </w:ins>
      <w:ins w:id="190" w:author="Ekaterina Sadikova" w:date="2023-03-26T20:57:00Z">
        <w:r>
          <w:rPr>
            <w:rFonts w:ascii="Calibri" w:hAnsi="Calibri" w:cs="Calibri"/>
          </w:rPr>
          <w:t xml:space="preserve">CTQ and VEX-R instruments were completed by the child, and </w:t>
        </w:r>
      </w:ins>
      <w:ins w:id="191" w:author="Ekaterina Sadikova" w:date="2023-03-26T20:56:00Z">
        <w:r>
          <w:rPr>
            <w:rFonts w:ascii="Calibri" w:hAnsi="Calibri" w:cs="Calibri"/>
          </w:rPr>
          <w:t xml:space="preserve">HOME-SF and UCLA PTSD Reaction Index were completed by the participating child’s parent. </w:t>
        </w:r>
      </w:ins>
      <w:r w:rsidR="00705B12"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00705B12" w:rsidRPr="00FB47D8">
          <w:rPr>
            <w:rStyle w:val="Hyperlink"/>
            <w:rFonts w:ascii="Calibri" w:hAnsi="Calibri" w:cs="Calibri"/>
          </w:rPr>
          <w:t>https://osf.io/6yf4p/</w:t>
        </w:r>
      </w:hyperlink>
      <w:r w:rsidR="00705B12"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27585125"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Candidate mediators of the impact of deprivation and threat on psychopathology were scoped from a review of neurodevelopmental mechanisms that mediate the effects of childhood adversity and psychiatric sequelae in youth </w:t>
      </w:r>
      <w:commentRangeStart w:id="192"/>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commentRangeEnd w:id="192"/>
      <w:r w:rsidR="009219A7">
        <w:rPr>
          <w:rStyle w:val="CommentReference"/>
        </w:rPr>
        <w:commentReference w:id="192"/>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w:t>
      </w:r>
      <w:del w:id="193" w:author="McLaughlin, Katie Anne" w:date="2023-03-30T08:53:00Z">
        <w:r w:rsidRPr="00FB47D8" w:rsidDel="009219A7">
          <w:rPr>
            <w:rFonts w:ascii="Calibri" w:hAnsi="Calibri" w:cs="Calibri"/>
          </w:rPr>
          <w:delText xml:space="preserve">comprehensively </w:delText>
        </w:r>
      </w:del>
      <w:r w:rsidRPr="00FB47D8">
        <w:rPr>
          <w:rFonts w:ascii="Calibri" w:hAnsi="Calibri" w:cs="Calibri"/>
        </w:rPr>
        <w:t>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commentRangeStart w:id="194"/>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commentRangeEnd w:id="194"/>
      <w:r w:rsidR="009219A7">
        <w:rPr>
          <w:rStyle w:val="CommentReference"/>
        </w:rPr>
        <w:commentReference w:id="194"/>
      </w:r>
    </w:p>
    <w:p w14:paraId="7AC8BA72" w14:textId="3902B7C9" w:rsidR="00705B12" w:rsidRPr="00FB47D8" w:rsidRDefault="009219A7" w:rsidP="00705B12">
      <w:pPr>
        <w:spacing w:after="240" w:line="360" w:lineRule="auto"/>
        <w:rPr>
          <w:rFonts w:ascii="Calibri" w:hAnsi="Calibri" w:cs="Calibri"/>
        </w:rPr>
      </w:pPr>
      <w:commentRangeStart w:id="195"/>
      <w:ins w:id="196" w:author="McLaughlin, Katie Anne" w:date="2023-03-30T08:54:00Z">
        <w:r>
          <w:rPr>
            <w:rFonts w:ascii="Calibri" w:hAnsi="Calibri" w:cs="Calibri"/>
          </w:rPr>
          <w:t>Implicit e</w:t>
        </w:r>
      </w:ins>
      <w:del w:id="197" w:author="McLaughlin, Katie Anne" w:date="2023-03-30T08:54:00Z">
        <w:r w:rsidR="00705B12" w:rsidRPr="00FB47D8" w:rsidDel="009219A7">
          <w:rPr>
            <w:rFonts w:ascii="Calibri" w:hAnsi="Calibri" w:cs="Calibri"/>
          </w:rPr>
          <w:delText>E</w:delText>
        </w:r>
      </w:del>
      <w:r w:rsidR="00705B12" w:rsidRPr="00FB47D8">
        <w:rPr>
          <w:rFonts w:ascii="Calibri" w:hAnsi="Calibri" w:cs="Calibri"/>
        </w:rPr>
        <w:t xml:space="preserve">motion regulation </w:t>
      </w:r>
      <w:commentRangeEnd w:id="195"/>
      <w:r>
        <w:rPr>
          <w:rStyle w:val="CommentReference"/>
        </w:rPr>
        <w:commentReference w:id="195"/>
      </w:r>
      <w:r w:rsidR="00705B12" w:rsidRPr="00FB47D8">
        <w:rPr>
          <w:rFonts w:ascii="Calibri" w:hAnsi="Calibri" w:cs="Calibri"/>
        </w:rPr>
        <w:t>was captured by several metrics from the Emotional Stroop task</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705B12">
        <w:rPr>
          <w:rFonts w:ascii="Calibri" w:hAnsi="Calibri" w:cs="Calibri"/>
        </w:rPr>
        <w:fldChar w:fldCharType="separate"/>
      </w:r>
      <w:r w:rsidR="00705B12">
        <w:rPr>
          <w:rFonts w:ascii="Calibri" w:hAnsi="Calibri" w:cs="Calibri"/>
          <w:noProof/>
        </w:rPr>
        <w:t>(Ben-Haim et al., 2016)</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705B12">
        <w:rPr>
          <w:rFonts w:ascii="Calibri" w:hAnsi="Calibri" w:cs="Calibri"/>
        </w:rPr>
        <w:t xml:space="preserve"> </w:t>
      </w:r>
      <w:r w:rsidR="00705B12" w:rsidRPr="00FB47D8">
        <w:rPr>
          <w:rFonts w:ascii="Calibri" w:hAnsi="Calibri" w:cs="Calibri"/>
        </w:rPr>
        <w:t>incongruent vs congruent trials with fearful faces and happy faces</w:t>
      </w:r>
      <w:r w:rsidR="00705B12">
        <w:rPr>
          <w:rFonts w:ascii="Calibri" w:hAnsi="Calibri" w:cs="Calibri"/>
        </w:rPr>
        <w:t xml:space="preserve"> (correct trials only)</w:t>
      </w:r>
      <w:r w:rsidR="00705B12"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198"/>
      <w:commentRangeStart w:id="199"/>
      <w:r w:rsidRPr="00FB47D8">
        <w:rPr>
          <w:rFonts w:ascii="Calibri" w:hAnsi="Calibri" w:cs="Calibri"/>
          <w:highlight w:val="magenta"/>
        </w:rPr>
        <w:t>CITE</w:t>
      </w:r>
      <w:commentRangeEnd w:id="198"/>
      <w:r w:rsidR="00954AB2">
        <w:rPr>
          <w:rStyle w:val="CommentReference"/>
        </w:rPr>
        <w:commentReference w:id="198"/>
      </w:r>
      <w:commentRangeEnd w:id="199"/>
      <w:r w:rsidR="00635084">
        <w:rPr>
          <w:rStyle w:val="CommentReference"/>
        </w:rPr>
        <w:commentReference w:id="199"/>
      </w:r>
      <w:r w:rsidRPr="00FB47D8">
        <w:rPr>
          <w:rFonts w:ascii="Calibri" w:hAnsi="Calibri" w:cs="Calibri"/>
        </w:rPr>
        <w:t xml:space="preserve">&gt;. Cartoons depicting stories of cooperation or cooperation to deceive were shown to children </w:t>
      </w:r>
      <w:r w:rsidRPr="00FB47D8">
        <w:rPr>
          <w:rFonts w:ascii="Calibri" w:hAnsi="Calibri" w:cs="Calibri"/>
        </w:rPr>
        <w:lastRenderedPageBreak/>
        <w:t xml:space="preserve">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commentRangeStart w:id="200"/>
      <w:r w:rsidRPr="00FB47D8">
        <w:rPr>
          <w:rFonts w:ascii="Calibri" w:hAnsi="Calibri" w:cs="Calibri"/>
        </w:rPr>
        <w:t xml:space="preserve">Fear conditioning </w:t>
      </w:r>
      <w:commentRangeEnd w:id="200"/>
      <w:r w:rsidR="00635084">
        <w:rPr>
          <w:rStyle w:val="CommentReference"/>
        </w:rPr>
        <w:commentReference w:id="200"/>
      </w:r>
      <w:r w:rsidRPr="00FB47D8">
        <w:rPr>
          <w:rFonts w:ascii="Calibri" w:hAnsi="Calibri" w:cs="Calibri"/>
        </w:rPr>
        <w:t xml:space="preserve">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commentRangeStart w:id="201"/>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commentRangeEnd w:id="201"/>
      <w:r w:rsidR="00635084">
        <w:rPr>
          <w:rStyle w:val="CommentReference"/>
        </w:rPr>
        <w:commentReference w:id="201"/>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knowledge and verbal concept formation. Reasoning ability was measured with the t-score on </w:t>
      </w:r>
      <w:r w:rsidRPr="00FB47D8">
        <w:rPr>
          <w:rFonts w:ascii="Calibri" w:hAnsi="Calibri" w:cs="Calibri"/>
        </w:rPr>
        <w:lastRenderedPageBreak/>
        <w:t>the WASI matrix reasoning subtest, which gages fluid intelligence, broad visual intelligence, classification and spatial ability, knowledge of part–whole relationships, simultaneous processing, and perceptual organization.</w:t>
      </w:r>
    </w:p>
    <w:p w14:paraId="637DA8BB" w14:textId="4FEBFE83" w:rsidR="00705B12" w:rsidRPr="00FB47D8" w:rsidRDefault="00705B12" w:rsidP="00705B12">
      <w:pPr>
        <w:spacing w:after="240" w:line="360" w:lineRule="auto"/>
        <w:rPr>
          <w:rFonts w:ascii="Calibri" w:hAnsi="Calibri" w:cs="Calibri"/>
        </w:rPr>
      </w:pPr>
      <w:commentRangeStart w:id="202"/>
      <w:r w:rsidRPr="00FB47D8">
        <w:rPr>
          <w:rFonts w:ascii="Calibri" w:hAnsi="Calibri" w:cs="Calibri"/>
        </w:rPr>
        <w:t>Lastly</w:t>
      </w:r>
      <w:commentRangeEnd w:id="202"/>
      <w:r w:rsidR="00635084">
        <w:rPr>
          <w:rStyle w:val="CommentReference"/>
        </w:rPr>
        <w:commentReference w:id="202"/>
      </w:r>
      <w:r w:rsidRPr="00FB47D8">
        <w:rPr>
          <w:rFonts w:ascii="Calibri" w:hAnsi="Calibri" w:cs="Calibri"/>
        </w:rPr>
        <w:t>,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r>
      <w:r w:rsidR="00043E59">
        <w:rPr>
          <w:rFonts w:ascii="Calibri" w:hAnsi="Calibri" w:cs="Calibri"/>
        </w:rPr>
        <w:instrText xml:space="preserve"> ADDIN EN.CITE &lt;EndNote&gt;&lt;Cite&gt;&lt;Author&gt;Helfinstein&lt;/Author&gt;&lt;Year&gt;2013&lt;/Year&gt;&lt;RecNum&gt;3318&lt;/RecNum&gt;&lt;DisplayText&gt;(Helfinstein et al., 2013)&lt;/DisplayText&gt;&lt;record&gt;&lt;rec-number&gt;3318&lt;/rec-number&gt;&lt;foreign-keys&gt;&lt;key app="EN" db-id="9d0rf0a2pxvzszeaxe9vx0ryxazfvxf2awzt" timestamp="1609478703"&gt;3318&lt;/key&gt;&lt;/foreign-keys&gt;&lt;ref-type name="Journal Article"&gt;17&lt;/ref-type&gt;&lt;contributors&gt;&lt;authors&gt;&lt;author&gt;Helfinstein, Sarah M.&lt;/author&gt;&lt;author&gt;Kirwan, Michael L.&lt;/author&gt;&lt;author&gt;Benson, Brenda E.&lt;/author&gt;&lt;author&gt;Hardin, Michael G.&lt;/author&gt;&lt;author&gt;Pine, Daniel S.&lt;/author&gt;&lt;author&gt;Ernst, Monique&lt;/author&gt;&lt;author&gt;Fox, Nathan A.&lt;/author&gt;&lt;/authors&gt;&lt;/contributors&gt;&lt;titles&gt;&lt;title&gt;Validation of a child-friendly version of the monetary incentive delay task&lt;/title&gt;&lt;secondary-title&gt;Social cognitive and affective neuroscience&lt;/secondary-title&gt;&lt;alt-title&gt;Soc Cogn Affect Neurosci&lt;/alt-title&gt;&lt;/titles&gt;&lt;periodical&gt;&lt;full-title&gt;Social Cognitive and Affective Neuroscience&lt;/full-title&gt;&lt;/periodical&gt;&lt;pages&gt;720-726&lt;/pages&gt;&lt;volume&gt;8&lt;/volume&gt;&lt;number&gt;6&lt;/number&gt;&lt;keywords&gt;&lt;keyword&gt;Adolescent&lt;/keyword&gt;&lt;keyword&gt;Age Factors&lt;/keyword&gt;&lt;keyword&gt;Analysis of Variance&lt;/keyword&gt;&lt;keyword&gt;Brain&lt;/keyword&gt;&lt;keyword&gt;Child&lt;/keyword&gt;&lt;keyword&gt;Child Behavior&lt;/keyword&gt;&lt;keyword&gt;Female&lt;/keyword&gt;&lt;keyword&gt;Humans&lt;/keyword&gt;&lt;keyword&gt;Image Processing, Computer-Assisted&lt;/keyword&gt;&lt;keyword&gt;Imagination&lt;/keyword&gt;&lt;keyword&gt;Magnetic Resonance Imaging&lt;/keyword&gt;&lt;keyword&gt;Male&lt;/keyword&gt;&lt;keyword&gt;Motivation&lt;/keyword&gt;&lt;keyword&gt;Oxygen&lt;/keyword&gt;&lt;keyword&gt;Reaction Time&lt;/keyword&gt;&lt;keyword&gt;Reproducibility of Results&lt;/keyword&gt;&lt;keyword&gt;Sex Factors&lt;/keyword&gt;&lt;/keywords&gt;&lt;dates&gt;&lt;year&gt;2013&lt;/year&gt;&lt;pub-dates&gt;&lt;date&gt;2013/08//&lt;/date&gt;&lt;/pub-dates&gt;&lt;/dates&gt;&lt;isbn&gt;1749-5024&lt;/isbn&gt;&lt;urls&gt;&lt;related-urls&gt;&lt;url&gt;http://www.ncbi.nlm.nih.gov/pubmed/22569186&lt;/url&gt;&lt;/related-urls&gt;&lt;/urls&gt;&lt;electronic-resource-num&gt;10.1093/scan/nss057&lt;/electronic-resource-num&gt;&lt;remote-database-provider&gt;NCBI PubMed&lt;/remote-database-provider&gt;&lt;language&gt;eng&lt;/language&gt;&lt;/record&gt;&lt;/Cite&gt;&lt;/EndNote&gt;</w:instrText>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424B803"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del w:id="203" w:author="McLaughlin, Katie Anne" w:date="2023-03-30T08:58:00Z">
        <w:r w:rsidRPr="00761205" w:rsidDel="00635084">
          <w:rPr>
            <w:rFonts w:asciiTheme="minorHAnsi" w:hAnsiTheme="minorHAnsi" w:cstheme="minorHAnsi"/>
            <w:i/>
            <w:iCs/>
          </w:rPr>
          <w:delText>outcomes</w:delText>
        </w:r>
      </w:del>
      <w:ins w:id="204" w:author="McLaughlin, Katie Anne" w:date="2023-03-30T08:58:00Z">
        <w:r w:rsidR="00635084">
          <w:rPr>
            <w:rFonts w:asciiTheme="minorHAnsi" w:hAnsiTheme="minorHAnsi" w:cstheme="minorHAnsi"/>
            <w:i/>
            <w:iCs/>
          </w:rPr>
          <w:t>symptoms</w:t>
        </w:r>
      </w:ins>
      <w:r w:rsidRPr="00761205">
        <w:rPr>
          <w:rFonts w:asciiTheme="minorHAnsi" w:hAnsiTheme="minorHAnsi" w:cstheme="minorHAnsi"/>
        </w:rPr>
        <w:t>:</w:t>
      </w:r>
    </w:p>
    <w:p w14:paraId="54914D3B" w14:textId="1ADBA83B"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w:t>
      </w:r>
      <w:commentRangeStart w:id="205"/>
      <w:r w:rsidRPr="00761205">
        <w:rPr>
          <w:rFonts w:asciiTheme="minorHAnsi" w:hAnsiTheme="minorHAnsi" w:cstheme="minorHAnsi"/>
        </w:rPr>
        <w:t xml:space="preserve">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del w:id="206" w:author="McLaughlin, Katie Anne" w:date="2023-03-30T08:58:00Z">
        <w:r w:rsidRPr="00761205" w:rsidDel="00635084">
          <w:rPr>
            <w:rFonts w:asciiTheme="minorHAnsi" w:hAnsiTheme="minorHAnsi" w:cstheme="minorHAnsi"/>
          </w:rPr>
          <w:delText>by Weissman et al</w:delText>
        </w:r>
        <w:r w:rsidDel="00635084">
          <w:rPr>
            <w:rFonts w:asciiTheme="minorHAnsi" w:hAnsiTheme="minorHAnsi" w:cstheme="minorHAnsi"/>
          </w:rPr>
          <w:delText xml:space="preserve"> </w:delText>
        </w:r>
      </w:del>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commentRangeEnd w:id="205"/>
      <w:r w:rsidR="00635084">
        <w:rPr>
          <w:rStyle w:val="CommentReference"/>
        </w:rPr>
        <w:commentReference w:id="205"/>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w:t>
      </w:r>
      <w:commentRangeStart w:id="207"/>
      <w:r>
        <w:rPr>
          <w:rFonts w:ascii="Calibri" w:hAnsi="Calibri" w:cs="Calibri"/>
        </w:rPr>
        <w:t xml:space="preserve">In our analysis, Stage 1 is not applicable given that </w:t>
      </w:r>
      <w:r w:rsidRPr="0075624E">
        <w:rPr>
          <w:rFonts w:ascii="Calibri" w:hAnsi="Calibri" w:cs="Calibri"/>
          <w:i/>
          <w:iCs/>
        </w:rPr>
        <w:t xml:space="preserve">d </w:t>
      </w:r>
      <w:r>
        <w:rPr>
          <w:rFonts w:ascii="Calibri" w:hAnsi="Calibri" w:cs="Calibri"/>
        </w:rPr>
        <w:t xml:space="preserve">= 84 is far greater than the number of mediators considered </w:t>
      </w:r>
      <w:commentRangeEnd w:id="207"/>
      <w:r w:rsidR="00491CD6">
        <w:rPr>
          <w:rStyle w:val="CommentReference"/>
        </w:rPr>
        <w:commentReference w:id="207"/>
      </w:r>
      <w:r>
        <w:rPr>
          <w:rFonts w:ascii="Calibri" w:hAnsi="Calibri" w:cs="Calibri"/>
        </w:rPr>
        <w:t>(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0C5110F8"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del w:id="208" w:author="McLaughlin, Katie Anne" w:date="2023-03-31T10:46:00Z">
        <w:r w:rsidDel="00491CD6">
          <w:rPr>
            <w:rFonts w:ascii="Calibri" w:hAnsi="Calibri" w:cs="Calibri"/>
          </w:rPr>
          <w:delText xml:space="preserve">effects </w:delText>
        </w:r>
      </w:del>
      <w:ins w:id="209" w:author="McLaughlin, Katie Anne" w:date="2023-03-31T10:46:00Z">
        <w:r w:rsidR="00491CD6">
          <w:rPr>
            <w:rFonts w:ascii="Calibri" w:hAnsi="Calibri" w:cs="Calibri"/>
          </w:rPr>
          <w:t xml:space="preserve">associations </w:t>
        </w:r>
      </w:ins>
      <w:r>
        <w:rPr>
          <w:rFonts w:ascii="Calibri" w:hAnsi="Calibri" w:cs="Calibri"/>
        </w:rPr>
        <w:t xml:space="preserve">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w:t>
      </w:r>
      <w:proofErr w:type="gramStart"/>
      <w:r>
        <w:rPr>
          <w:rFonts w:ascii="Calibri" w:hAnsi="Calibri" w:cs="Calibri"/>
        </w:rPr>
        <w:t>both adversity</w:t>
      </w:r>
      <w:proofErr w:type="gramEnd"/>
      <w:r>
        <w:rPr>
          <w:rFonts w:ascii="Calibri" w:hAnsi="Calibri" w:cs="Calibri"/>
        </w:rPr>
        <w:t xml:space="preserve"> </w:t>
      </w:r>
      <w:del w:id="210" w:author="McLaughlin, Katie Anne" w:date="2023-03-31T10:46:00Z">
        <w:r w:rsidR="00776857" w:rsidDel="00491CD6">
          <w:rPr>
            <w:rFonts w:ascii="Calibri" w:hAnsi="Calibri" w:cs="Calibri"/>
          </w:rPr>
          <w:delText xml:space="preserve">exposure </w:delText>
        </w:r>
      </w:del>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t>
      </w:r>
      <w:r>
        <w:rPr>
          <w:rFonts w:ascii="Calibri" w:hAnsi="Calibri" w:cs="Calibri"/>
        </w:rPr>
        <w:lastRenderedPageBreak/>
        <w:t xml:space="preserve">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2EE37AEC"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w:t>
      </w:r>
      <w:commentRangeStart w:id="211"/>
      <w:r>
        <w:rPr>
          <w:rFonts w:ascii="Calibri" w:hAnsi="Calibri" w:cs="Calibri"/>
        </w:rPr>
        <w:t xml:space="preserve">natural </w:t>
      </w:r>
      <w:commentRangeEnd w:id="211"/>
      <w:r w:rsidR="00491CD6">
        <w:rPr>
          <w:rStyle w:val="CommentReference"/>
        </w:rPr>
        <w:commentReference w:id="211"/>
      </w:r>
      <w:r>
        <w:rPr>
          <w:rFonts w:ascii="Calibri" w:hAnsi="Calibri" w:cs="Calibri"/>
        </w:rPr>
        <w:t>indirect effect</w:t>
      </w:r>
      <w:r w:rsidR="00893243">
        <w:rPr>
          <w:rFonts w:ascii="Calibri" w:hAnsi="Calibri" w:cs="Calibri"/>
        </w:rPr>
        <w:t xml:space="preserve"> on the outcome, quantifying the impact of increasing the mediator phenotype to the level it would naturally take on if the aversity </w:t>
      </w:r>
      <w:del w:id="212" w:author="McLaughlin, Katie Anne" w:date="2023-03-31T10:46:00Z">
        <w:r w:rsidR="00893243" w:rsidDel="00491CD6">
          <w:rPr>
            <w:rFonts w:ascii="Calibri" w:hAnsi="Calibri" w:cs="Calibri"/>
          </w:rPr>
          <w:delText xml:space="preserve">exposure </w:delText>
        </w:r>
      </w:del>
      <w:ins w:id="213" w:author="McLaughlin, Katie Anne" w:date="2023-03-31T10:46:00Z">
        <w:r w:rsidR="00491CD6">
          <w:rPr>
            <w:rFonts w:ascii="Calibri" w:hAnsi="Calibri" w:cs="Calibri"/>
          </w:rPr>
          <w:t>experiences wa</w:t>
        </w:r>
      </w:ins>
      <w:del w:id="214" w:author="McLaughlin, Katie Anne" w:date="2023-03-31T10:46:00Z">
        <w:r w:rsidR="00893243" w:rsidDel="00491CD6">
          <w:rPr>
            <w:rFonts w:ascii="Calibri" w:hAnsi="Calibri" w:cs="Calibri"/>
          </w:rPr>
          <w:delText>i</w:delText>
        </w:r>
      </w:del>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commentRangeStart w:id="215"/>
      <w:r w:rsidRPr="00FB47D8">
        <w:rPr>
          <w:rFonts w:ascii="Calibri" w:hAnsi="Calibri" w:cs="Calibri"/>
          <w:b/>
          <w:bCs/>
          <w:u w:val="single"/>
        </w:rPr>
        <w:t>Results</w:t>
      </w:r>
      <w:commentRangeEnd w:id="215"/>
      <w:r w:rsidR="00491CD6">
        <w:rPr>
          <w:rStyle w:val="CommentReference"/>
        </w:rPr>
        <w:commentReference w:id="215"/>
      </w:r>
    </w:p>
    <w:p w14:paraId="341FBD5D" w14:textId="568328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w:t>
      </w:r>
      <w:commentRangeStart w:id="216"/>
      <w:r>
        <w:rPr>
          <w:rFonts w:ascii="Calibri" w:hAnsi="Calibri" w:cs="Calibri"/>
        </w:rPr>
        <w:t xml:space="preserve">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217"/>
      <w:r>
        <w:rPr>
          <w:rFonts w:ascii="Calibri" w:hAnsi="Calibri" w:cs="Calibri"/>
        </w:rPr>
        <w:t>up</w:t>
      </w:r>
      <w:commentRangeEnd w:id="217"/>
      <w:r>
        <w:rPr>
          <w:rStyle w:val="CommentReference"/>
        </w:rPr>
        <w:commentReference w:id="217"/>
      </w:r>
      <w:r>
        <w:rPr>
          <w:rFonts w:ascii="Calibri" w:hAnsi="Calibri" w:cs="Calibri"/>
        </w:rPr>
        <w:t xml:space="preserve">. The sample was 48.5% female, with 38.1% having experienced poverty at some point in childhood. Early childhood maternal CES-D depression symptom scores ranged from 12 to 56 (mean=23.94, SD=7.55). </w:t>
      </w:r>
      <w:del w:id="218" w:author="McLaughlin, Katie Anne" w:date="2023-03-31T10:48:00Z">
        <w:r w:rsidDel="00491CD6">
          <w:rPr>
            <w:rFonts w:ascii="Calibri" w:hAnsi="Calibri" w:cs="Calibri"/>
          </w:rPr>
          <w:delText xml:space="preserve">Approximately 84% reported having threatening experiences, while all children had at least some deprivation experiences. </w:delText>
        </w:r>
      </w:del>
      <w:commentRangeEnd w:id="216"/>
      <w:r w:rsidR="00491CD6">
        <w:rPr>
          <w:rStyle w:val="CommentReference"/>
        </w:rPr>
        <w:commentReference w:id="216"/>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commentRangeStart w:id="219"/>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xml:space="preserve">. Reactivity </w:t>
      </w:r>
      <w:r w:rsidR="00842299">
        <w:rPr>
          <w:rFonts w:ascii="Calibri" w:hAnsi="Calibri" w:cs="Calibri"/>
        </w:rPr>
        <w:lastRenderedPageBreak/>
        <w:t>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commentRangeEnd w:id="219"/>
      <w:r w:rsidR="00491CD6">
        <w:rPr>
          <w:rStyle w:val="CommentReference"/>
        </w:rPr>
        <w:commentReference w:id="219"/>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w:t>
      </w:r>
      <w:commentRangeStart w:id="220"/>
      <w:r>
        <w:rPr>
          <w:rFonts w:ascii="Calibri" w:hAnsi="Calibri" w:cs="Calibri"/>
        </w:rPr>
        <w:t xml:space="preserve">impact </w:t>
      </w:r>
      <w:commentRangeEnd w:id="220"/>
      <w:r w:rsidR="00491CD6">
        <w:rPr>
          <w:rStyle w:val="CommentReference"/>
        </w:rPr>
        <w:commentReference w:id="220"/>
      </w:r>
      <w:r>
        <w:rPr>
          <w:rFonts w:ascii="Calibri" w:hAnsi="Calibri" w:cs="Calibri"/>
        </w:rPr>
        <w:t xml:space="preserve">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w:t>
      </w:r>
      <w:r>
        <w:rPr>
          <w:rFonts w:ascii="Calibri" w:hAnsi="Calibri" w:cs="Calibri"/>
        </w:rPr>
        <w:lastRenderedPageBreak/>
        <w:t>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2062DF1A" w:rsidR="00F44E03" w:rsidRDefault="00F44E03" w:rsidP="00B35261">
      <w:pPr>
        <w:spacing w:after="240" w:line="360" w:lineRule="auto"/>
        <w:rPr>
          <w:rFonts w:ascii="Calibri" w:hAnsi="Calibri" w:cs="Calibri"/>
        </w:rPr>
      </w:pPr>
      <w:r>
        <w:rPr>
          <w:rFonts w:ascii="Calibri" w:hAnsi="Calibri" w:cs="Calibri"/>
        </w:rPr>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del w:id="221" w:author="Ekaterina Sadikova" w:date="2023-03-26T21:22:00Z">
        <w:r w:rsidR="00973A47" w:rsidDel="00CD01ED">
          <w:rPr>
            <w:rFonts w:ascii="Calibri" w:hAnsi="Calibri" w:cs="Calibri"/>
            <w:b/>
            <w:bCs/>
            <w:highlight w:val="green"/>
          </w:rPr>
          <w:delText>a</w:delText>
        </w:r>
      </w:del>
      <w:r w:rsidR="00973A47">
        <w:rPr>
          <w:rFonts w:ascii="Calibri" w:hAnsi="Calibri" w:cs="Calibri"/>
          <w:b/>
          <w:bCs/>
          <w:highlight w:val="green"/>
        </w:rPr>
        <w:t xml:space="preserve"> </w:t>
      </w:r>
      <w:del w:id="222" w:author="Ekaterina Sadikova" w:date="2023-03-26T21:22:00Z">
        <w:r w:rsidR="00973A47" w:rsidDel="00CD01ED">
          <w:rPr>
            <w:rFonts w:ascii="Calibri" w:hAnsi="Calibri" w:cs="Calibri"/>
            <w:b/>
            <w:bCs/>
            <w:highlight w:val="green"/>
          </w:rPr>
          <w:delText>and</w:delText>
        </w:r>
        <w:r w:rsidR="00A11B29" w:rsidRPr="00A11B29" w:rsidDel="00CD01ED">
          <w:rPr>
            <w:rFonts w:ascii="Calibri" w:hAnsi="Calibri" w:cs="Calibri"/>
            <w:b/>
            <w:bCs/>
            <w:highlight w:val="green"/>
          </w:rPr>
          <w:delText xml:space="preserve"> A.</w:delText>
        </w:r>
        <w:r w:rsidR="007D6714" w:rsidDel="00CD01ED">
          <w:rPr>
            <w:rFonts w:ascii="Calibri" w:hAnsi="Calibri" w:cs="Calibri"/>
            <w:b/>
            <w:bCs/>
            <w:highlight w:val="green"/>
          </w:rPr>
          <w:delText>3</w:delText>
        </w:r>
        <w:r w:rsidR="00973A47" w:rsidDel="00CD01ED">
          <w:rPr>
            <w:rFonts w:ascii="Calibri" w:hAnsi="Calibri" w:cs="Calibri"/>
            <w:b/>
            <w:bCs/>
            <w:highlight w:val="green"/>
          </w:rPr>
          <w:delText>b</w:delText>
        </w:r>
        <w:r w:rsidR="00A11B29" w:rsidRPr="00A11B29" w:rsidDel="00CD01ED">
          <w:rPr>
            <w:rFonts w:ascii="Calibri" w:hAnsi="Calibri" w:cs="Calibri"/>
            <w:b/>
            <w:bCs/>
            <w:highlight w:val="green"/>
          </w:rPr>
          <w:delText xml:space="preserve"> </w:delText>
        </w:r>
      </w:del>
      <w:r w:rsidR="00A11B29" w:rsidRPr="00A11B29">
        <w:rPr>
          <w:rFonts w:ascii="Calibri" w:hAnsi="Calibri" w:cs="Calibri"/>
          <w:b/>
          <w:bCs/>
          <w:highlight w:val="green"/>
        </w:rPr>
        <w:t>in the Appendix</w:t>
      </w:r>
      <w:r w:rsidR="00A11B29">
        <w:rPr>
          <w:rFonts w:ascii="Calibri" w:hAnsi="Calibri" w:cs="Calibri"/>
        </w:rPr>
        <w:t xml:space="preserve"> for </w:t>
      </w:r>
      <w:del w:id="223" w:author="Ekaterina Sadikova" w:date="2023-03-26T21:23:00Z">
        <w:r w:rsidR="00A11B29" w:rsidDel="00CD01ED">
          <w:rPr>
            <w:rFonts w:ascii="Calibri" w:hAnsi="Calibri" w:cs="Calibri"/>
          </w:rPr>
          <w:delText xml:space="preserve">a comprehensive comparison of </w:delText>
        </w:r>
      </w:del>
      <w:r w:rsidR="00A11B29">
        <w:rPr>
          <w:rFonts w:ascii="Calibri" w:hAnsi="Calibri" w:cs="Calibri"/>
        </w:rPr>
        <w:t xml:space="preserve">results with </w:t>
      </w:r>
      <w:del w:id="224" w:author="Ekaterina Sadikova" w:date="2023-03-26T21:23:00Z">
        <w:r w:rsidR="00A11B29" w:rsidDel="00CD01ED">
          <w:rPr>
            <w:rFonts w:ascii="Calibri" w:hAnsi="Calibri" w:cs="Calibri"/>
          </w:rPr>
          <w:delText xml:space="preserve">and without </w:delText>
        </w:r>
      </w:del>
      <w:r w:rsidR="00A11B29">
        <w:rPr>
          <w:rFonts w:ascii="Calibri" w:hAnsi="Calibri" w:cs="Calibri"/>
        </w:rPr>
        <w:t xml:space="preserve">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CD01ED">
        <w:rPr>
          <w:rFonts w:ascii="Calibri" w:hAnsi="Calibri" w:cs="Calibri"/>
          <w:highlight w:val="green"/>
          <w:rPrChange w:id="225" w:author="Ekaterina Sadikova" w:date="2023-03-26T21:23:00Z">
            <w:rPr>
              <w:rFonts w:ascii="Calibri" w:hAnsi="Calibri" w:cs="Calibri"/>
            </w:rPr>
          </w:rPrChange>
        </w:rPr>
        <w:t>Figure 1</w:t>
      </w:r>
      <w:r>
        <w:rPr>
          <w:rFonts w:ascii="Calibri" w:hAnsi="Calibri" w:cs="Calibri"/>
        </w:rPr>
        <w:t xml:space="preserve"> </w:t>
      </w:r>
      <w:commentRangeStart w:id="226"/>
      <w:r>
        <w:rPr>
          <w:rFonts w:ascii="Calibri" w:hAnsi="Calibri" w:cs="Calibri"/>
        </w:rPr>
        <w:t>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commentRangeEnd w:id="226"/>
      <w:r w:rsidR="00491CD6">
        <w:rPr>
          <w:rStyle w:val="CommentReference"/>
        </w:rPr>
        <w:commentReference w:id="226"/>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t>
      </w:r>
      <w:r>
        <w:rPr>
          <w:rFonts w:ascii="Calibri" w:hAnsi="Calibri" w:cs="Calibri"/>
        </w:rPr>
        <w:lastRenderedPageBreak/>
        <w:t>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w:t>
      </w:r>
      <w:r>
        <w:rPr>
          <w:rFonts w:ascii="Calibri" w:hAnsi="Calibri" w:cs="Calibri"/>
        </w:rPr>
        <w:lastRenderedPageBreak/>
        <w:t xml:space="preserve">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xml:space="preserve">. Accuracy on “No-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 xml:space="preserve">male vs female adolescents is </w:t>
      </w:r>
      <w:r w:rsidR="00C22094">
        <w:rPr>
          <w:rFonts w:ascii="Calibri" w:hAnsi="Calibri" w:cs="Calibri"/>
        </w:rPr>
        <w:lastRenderedPageBreak/>
        <w:t>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w:t>
      </w:r>
      <w:r w:rsidR="000F2D94">
        <w:rPr>
          <w:rFonts w:ascii="Calibri" w:hAnsi="Calibri" w:cs="Calibri"/>
        </w:rPr>
        <w:lastRenderedPageBreak/>
        <w:t xml:space="preserve">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vertAnchor="text" w:horzAnchor="margin" w:tblpXSpec="center" w:tblpY="218"/>
        <w:tblW w:w="12012" w:type="dxa"/>
        <w:tblLook w:val="04A0" w:firstRow="1" w:lastRow="0" w:firstColumn="1" w:lastColumn="0" w:noHBand="0" w:noVBand="1"/>
      </w:tblPr>
      <w:tblGrid>
        <w:gridCol w:w="1138"/>
        <w:gridCol w:w="1265"/>
        <w:gridCol w:w="2457"/>
        <w:gridCol w:w="1890"/>
        <w:gridCol w:w="1890"/>
        <w:gridCol w:w="1890"/>
        <w:gridCol w:w="1482"/>
      </w:tblGrid>
      <w:tr w:rsidR="000F7B79" w14:paraId="08913269" w14:textId="77777777" w:rsidTr="000F7B79">
        <w:trPr>
          <w:trHeight w:val="740"/>
        </w:trPr>
        <w:tc>
          <w:tcPr>
            <w:tcW w:w="1138" w:type="dxa"/>
            <w:vMerge w:val="restart"/>
            <w:tcBorders>
              <w:top w:val="nil"/>
              <w:left w:val="nil"/>
              <w:bottom w:val="single" w:sz="4" w:space="0" w:color="000000"/>
              <w:right w:val="nil"/>
            </w:tcBorders>
            <w:shd w:val="clear" w:color="auto" w:fill="auto"/>
            <w:noWrap/>
            <w:vAlign w:val="bottom"/>
            <w:hideMark/>
          </w:tcPr>
          <w:p w14:paraId="3783BF98"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Outcome</w:t>
            </w:r>
          </w:p>
        </w:tc>
        <w:tc>
          <w:tcPr>
            <w:tcW w:w="1265" w:type="dxa"/>
            <w:vMerge w:val="restart"/>
            <w:tcBorders>
              <w:top w:val="nil"/>
              <w:left w:val="nil"/>
              <w:bottom w:val="single" w:sz="4" w:space="0" w:color="000000"/>
              <w:right w:val="nil"/>
            </w:tcBorders>
            <w:shd w:val="clear" w:color="auto" w:fill="auto"/>
            <w:vAlign w:val="bottom"/>
            <w:hideMark/>
          </w:tcPr>
          <w:p w14:paraId="545A0E1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 xml:space="preserve">Adversity </w:t>
            </w:r>
          </w:p>
        </w:tc>
        <w:tc>
          <w:tcPr>
            <w:tcW w:w="2457" w:type="dxa"/>
            <w:vMerge w:val="restart"/>
            <w:tcBorders>
              <w:top w:val="nil"/>
              <w:left w:val="nil"/>
              <w:bottom w:val="single" w:sz="4" w:space="0" w:color="000000"/>
              <w:right w:val="nil"/>
            </w:tcBorders>
            <w:shd w:val="clear" w:color="auto" w:fill="auto"/>
            <w:noWrap/>
            <w:vAlign w:val="bottom"/>
            <w:hideMark/>
          </w:tcPr>
          <w:p w14:paraId="1DDBB3C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Mediator</w:t>
            </w:r>
          </w:p>
        </w:tc>
        <w:tc>
          <w:tcPr>
            <w:tcW w:w="1890" w:type="dxa"/>
            <w:tcBorders>
              <w:top w:val="nil"/>
              <w:left w:val="nil"/>
              <w:bottom w:val="single" w:sz="4" w:space="0" w:color="auto"/>
              <w:right w:val="nil"/>
            </w:tcBorders>
            <w:shd w:val="clear" w:color="auto" w:fill="auto"/>
            <w:vAlign w:val="bottom"/>
            <w:hideMark/>
          </w:tcPr>
          <w:p w14:paraId="108D3D0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Psychopathology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56A031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Mediator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F046364"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Mediator-Psychopathology </w:t>
            </w:r>
            <w:r w:rsidRPr="000F7B79">
              <w:rPr>
                <w:rFonts w:ascii="Calibri" w:hAnsi="Calibri" w:cs="Calibri"/>
                <w:color w:val="000000"/>
                <w:sz w:val="22"/>
                <w:szCs w:val="22"/>
                <w:vertAlign w:val="superscript"/>
              </w:rPr>
              <w:t>b</w:t>
            </w:r>
          </w:p>
        </w:tc>
        <w:tc>
          <w:tcPr>
            <w:tcW w:w="1482" w:type="dxa"/>
            <w:vMerge w:val="restart"/>
            <w:tcBorders>
              <w:top w:val="nil"/>
              <w:left w:val="nil"/>
              <w:bottom w:val="single" w:sz="4" w:space="0" w:color="000000"/>
              <w:right w:val="nil"/>
            </w:tcBorders>
            <w:shd w:val="clear" w:color="auto" w:fill="auto"/>
            <w:vAlign w:val="bottom"/>
            <w:hideMark/>
          </w:tcPr>
          <w:p w14:paraId="0665C05C"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BH-corrected</w:t>
            </w:r>
            <w:r w:rsidRPr="000F7B79">
              <w:rPr>
                <w:rFonts w:ascii="Calibri" w:hAnsi="Calibri" w:cs="Calibri"/>
                <w:color w:val="000000"/>
                <w:sz w:val="22"/>
                <w:szCs w:val="22"/>
              </w:rPr>
              <w:br/>
              <w:t xml:space="preserve"> p-value</w:t>
            </w:r>
          </w:p>
        </w:tc>
      </w:tr>
      <w:tr w:rsidR="000F7B79" w14:paraId="0FEC7561" w14:textId="77777777" w:rsidTr="000F7B79">
        <w:trPr>
          <w:trHeight w:val="680"/>
        </w:trPr>
        <w:tc>
          <w:tcPr>
            <w:tcW w:w="1138" w:type="dxa"/>
            <w:vMerge/>
            <w:tcBorders>
              <w:top w:val="nil"/>
              <w:left w:val="nil"/>
              <w:bottom w:val="single" w:sz="4" w:space="0" w:color="000000"/>
              <w:right w:val="nil"/>
            </w:tcBorders>
            <w:vAlign w:val="center"/>
            <w:hideMark/>
          </w:tcPr>
          <w:p w14:paraId="4547A755" w14:textId="77777777" w:rsidR="000F7B79" w:rsidRPr="000F7B79" w:rsidRDefault="000F7B79" w:rsidP="000F7B79">
            <w:pPr>
              <w:rPr>
                <w:rFonts w:ascii="Calibri" w:hAnsi="Calibri" w:cs="Calibri"/>
                <w:color w:val="000000"/>
                <w:sz w:val="22"/>
                <w:szCs w:val="22"/>
              </w:rPr>
            </w:pPr>
          </w:p>
        </w:tc>
        <w:tc>
          <w:tcPr>
            <w:tcW w:w="1265" w:type="dxa"/>
            <w:vMerge/>
            <w:tcBorders>
              <w:top w:val="nil"/>
              <w:left w:val="nil"/>
              <w:bottom w:val="single" w:sz="4" w:space="0" w:color="000000"/>
              <w:right w:val="nil"/>
            </w:tcBorders>
            <w:vAlign w:val="center"/>
            <w:hideMark/>
          </w:tcPr>
          <w:p w14:paraId="68EB42C4" w14:textId="77777777" w:rsidR="000F7B79" w:rsidRPr="000F7B79" w:rsidRDefault="000F7B79" w:rsidP="000F7B79">
            <w:pPr>
              <w:rPr>
                <w:rFonts w:ascii="Calibri" w:hAnsi="Calibri" w:cs="Calibri"/>
                <w:color w:val="000000"/>
                <w:sz w:val="22"/>
                <w:szCs w:val="22"/>
              </w:rPr>
            </w:pPr>
          </w:p>
        </w:tc>
        <w:tc>
          <w:tcPr>
            <w:tcW w:w="2457" w:type="dxa"/>
            <w:vMerge/>
            <w:tcBorders>
              <w:top w:val="nil"/>
              <w:left w:val="nil"/>
              <w:bottom w:val="single" w:sz="4" w:space="0" w:color="000000"/>
              <w:right w:val="nil"/>
            </w:tcBorders>
            <w:vAlign w:val="center"/>
            <w:hideMark/>
          </w:tcPr>
          <w:p w14:paraId="246D3FB5" w14:textId="77777777" w:rsidR="000F7B79" w:rsidRPr="000F7B79" w:rsidRDefault="000F7B79" w:rsidP="000F7B79">
            <w:pPr>
              <w:rPr>
                <w:rFonts w:ascii="Calibri" w:hAnsi="Calibri" w:cs="Calibri"/>
                <w:color w:val="000000"/>
                <w:sz w:val="22"/>
                <w:szCs w:val="22"/>
              </w:rPr>
            </w:pPr>
          </w:p>
        </w:tc>
        <w:tc>
          <w:tcPr>
            <w:tcW w:w="1890" w:type="dxa"/>
            <w:tcBorders>
              <w:top w:val="nil"/>
              <w:left w:val="nil"/>
              <w:bottom w:val="single" w:sz="4" w:space="0" w:color="auto"/>
              <w:right w:val="nil"/>
            </w:tcBorders>
            <w:shd w:val="clear" w:color="auto" w:fill="auto"/>
            <w:vAlign w:val="bottom"/>
            <w:hideMark/>
          </w:tcPr>
          <w:p w14:paraId="0E31C8D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26F1A709"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1FA1C51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482" w:type="dxa"/>
            <w:vMerge/>
            <w:tcBorders>
              <w:top w:val="nil"/>
              <w:left w:val="nil"/>
              <w:bottom w:val="single" w:sz="4" w:space="0" w:color="000000"/>
              <w:right w:val="nil"/>
            </w:tcBorders>
            <w:vAlign w:val="center"/>
            <w:hideMark/>
          </w:tcPr>
          <w:p w14:paraId="1C12950B" w14:textId="77777777" w:rsidR="000F7B79" w:rsidRPr="000F7B79" w:rsidRDefault="000F7B79" w:rsidP="000F7B79">
            <w:pPr>
              <w:jc w:val="right"/>
              <w:rPr>
                <w:rFonts w:ascii="Calibri" w:hAnsi="Calibri" w:cs="Calibri"/>
                <w:color w:val="000000"/>
                <w:sz w:val="22"/>
                <w:szCs w:val="22"/>
              </w:rPr>
            </w:pPr>
          </w:p>
        </w:tc>
      </w:tr>
      <w:tr w:rsidR="000F7B79" w14:paraId="03E9DAEC"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D5FCE6B"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Internalizing</w:t>
            </w:r>
          </w:p>
        </w:tc>
        <w:tc>
          <w:tcPr>
            <w:tcW w:w="1265" w:type="dxa"/>
            <w:tcBorders>
              <w:top w:val="nil"/>
              <w:left w:val="nil"/>
              <w:bottom w:val="nil"/>
              <w:right w:val="nil"/>
            </w:tcBorders>
            <w:shd w:val="clear" w:color="auto" w:fill="auto"/>
            <w:noWrap/>
            <w:vAlign w:val="center"/>
            <w:hideMark/>
          </w:tcPr>
          <w:p w14:paraId="5F7EEA5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2EFDA4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694A5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6F94D746" w14:textId="2ACACFD1"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3C1393C3" w14:textId="0A652F2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6187914"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665F9225" w14:textId="77777777" w:rsidTr="000F7B79">
        <w:trPr>
          <w:trHeight w:val="680"/>
        </w:trPr>
        <w:tc>
          <w:tcPr>
            <w:tcW w:w="1138" w:type="dxa"/>
            <w:vMerge/>
            <w:tcBorders>
              <w:top w:val="nil"/>
              <w:left w:val="nil"/>
              <w:bottom w:val="single" w:sz="4" w:space="0" w:color="000000"/>
              <w:right w:val="nil"/>
            </w:tcBorders>
            <w:vAlign w:val="center"/>
            <w:hideMark/>
          </w:tcPr>
          <w:p w14:paraId="3D803D5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BBF0A6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6AFDECC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nil"/>
              <w:right w:val="nil"/>
            </w:tcBorders>
            <w:shd w:val="clear" w:color="auto" w:fill="auto"/>
            <w:noWrap/>
            <w:vAlign w:val="center"/>
            <w:hideMark/>
          </w:tcPr>
          <w:p w14:paraId="2A724BE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7DD728F2" w14:textId="681E3255"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w:t>
            </w:r>
            <w:r>
              <w:rPr>
                <w:rFonts w:ascii="Calibri" w:hAnsi="Calibri" w:cs="Calibri"/>
                <w:color w:val="000000"/>
                <w:sz w:val="22"/>
                <w:szCs w:val="22"/>
              </w:rPr>
              <w:t>0</w:t>
            </w:r>
            <w:r w:rsidRPr="000F7B79">
              <w:rPr>
                <w:rFonts w:ascii="Calibri" w:hAnsi="Calibri" w:cs="Calibri"/>
                <w:color w:val="000000"/>
                <w:sz w:val="22"/>
                <w:szCs w:val="22"/>
              </w:rPr>
              <w:t>(-0.06,-0.33)*</w:t>
            </w:r>
          </w:p>
        </w:tc>
        <w:tc>
          <w:tcPr>
            <w:tcW w:w="1890" w:type="dxa"/>
            <w:tcBorders>
              <w:top w:val="nil"/>
              <w:left w:val="nil"/>
              <w:bottom w:val="nil"/>
              <w:right w:val="nil"/>
            </w:tcBorders>
            <w:shd w:val="clear" w:color="auto" w:fill="auto"/>
            <w:noWrap/>
            <w:vAlign w:val="center"/>
            <w:hideMark/>
          </w:tcPr>
          <w:p w14:paraId="424ABD0E"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p>
        </w:tc>
        <w:tc>
          <w:tcPr>
            <w:tcW w:w="1482" w:type="dxa"/>
            <w:tcBorders>
              <w:top w:val="nil"/>
              <w:left w:val="nil"/>
              <w:bottom w:val="nil"/>
              <w:right w:val="nil"/>
            </w:tcBorders>
            <w:shd w:val="clear" w:color="auto" w:fill="auto"/>
            <w:noWrap/>
            <w:vAlign w:val="center"/>
            <w:hideMark/>
          </w:tcPr>
          <w:p w14:paraId="4843A6B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209</w:t>
            </w:r>
          </w:p>
        </w:tc>
      </w:tr>
      <w:tr w:rsidR="000F7B79" w14:paraId="314833DC" w14:textId="77777777" w:rsidTr="000F7B79">
        <w:trPr>
          <w:trHeight w:val="320"/>
        </w:trPr>
        <w:tc>
          <w:tcPr>
            <w:tcW w:w="1138" w:type="dxa"/>
            <w:vMerge/>
            <w:tcBorders>
              <w:top w:val="nil"/>
              <w:left w:val="nil"/>
              <w:bottom w:val="single" w:sz="4" w:space="0" w:color="000000"/>
              <w:right w:val="nil"/>
            </w:tcBorders>
            <w:vAlign w:val="center"/>
            <w:hideMark/>
          </w:tcPr>
          <w:p w14:paraId="7B768335"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0C948C6E"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39DC1B5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C10FDF1" w14:textId="419355B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nil"/>
              <w:right w:val="nil"/>
            </w:tcBorders>
            <w:shd w:val="clear" w:color="auto" w:fill="auto"/>
            <w:noWrap/>
            <w:vAlign w:val="center"/>
            <w:hideMark/>
          </w:tcPr>
          <w:p w14:paraId="42EAE8A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48EB5FC6" w14:textId="0B0A95E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08C60F5E"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30CADEC8" w14:textId="77777777" w:rsidTr="000F7B79">
        <w:trPr>
          <w:trHeight w:val="680"/>
        </w:trPr>
        <w:tc>
          <w:tcPr>
            <w:tcW w:w="1138" w:type="dxa"/>
            <w:vMerge/>
            <w:tcBorders>
              <w:top w:val="nil"/>
              <w:left w:val="nil"/>
              <w:bottom w:val="single" w:sz="4" w:space="0" w:color="000000"/>
              <w:right w:val="nil"/>
            </w:tcBorders>
            <w:vAlign w:val="center"/>
            <w:hideMark/>
          </w:tcPr>
          <w:p w14:paraId="39FA46E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517FE14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vAlign w:val="center"/>
            <w:hideMark/>
          </w:tcPr>
          <w:p w14:paraId="31F2C30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single" w:sz="4" w:space="0" w:color="auto"/>
              <w:right w:val="nil"/>
            </w:tcBorders>
            <w:shd w:val="clear" w:color="auto" w:fill="auto"/>
            <w:noWrap/>
            <w:vAlign w:val="center"/>
            <w:hideMark/>
          </w:tcPr>
          <w:p w14:paraId="492FBF26" w14:textId="4C4B8686"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single" w:sz="4" w:space="0" w:color="auto"/>
              <w:right w:val="nil"/>
            </w:tcBorders>
            <w:shd w:val="clear" w:color="auto" w:fill="auto"/>
            <w:noWrap/>
            <w:vAlign w:val="center"/>
            <w:hideMark/>
          </w:tcPr>
          <w:p w14:paraId="47C501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2,-0.27)</w:t>
            </w:r>
          </w:p>
        </w:tc>
        <w:tc>
          <w:tcPr>
            <w:tcW w:w="1890" w:type="dxa"/>
            <w:tcBorders>
              <w:top w:val="nil"/>
              <w:left w:val="nil"/>
              <w:bottom w:val="single" w:sz="4" w:space="0" w:color="auto"/>
              <w:right w:val="nil"/>
            </w:tcBorders>
            <w:shd w:val="clear" w:color="auto" w:fill="auto"/>
            <w:noWrap/>
            <w:vAlign w:val="center"/>
            <w:hideMark/>
          </w:tcPr>
          <w:p w14:paraId="6BC721CC" w14:textId="3024AF4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51687E8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78240CF3"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1D15B0C"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Externalizing</w:t>
            </w:r>
          </w:p>
        </w:tc>
        <w:tc>
          <w:tcPr>
            <w:tcW w:w="1265" w:type="dxa"/>
            <w:tcBorders>
              <w:top w:val="nil"/>
              <w:left w:val="nil"/>
              <w:bottom w:val="nil"/>
              <w:right w:val="nil"/>
            </w:tcBorders>
            <w:shd w:val="clear" w:color="auto" w:fill="auto"/>
            <w:noWrap/>
            <w:vAlign w:val="center"/>
            <w:hideMark/>
          </w:tcPr>
          <w:p w14:paraId="079EC4A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70EA5CA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9F08E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4C8E9142" w14:textId="7A49466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1467608E" w14:textId="66CDD3E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CEFD75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39249C06" w14:textId="77777777" w:rsidTr="000F7B79">
        <w:trPr>
          <w:trHeight w:val="340"/>
        </w:trPr>
        <w:tc>
          <w:tcPr>
            <w:tcW w:w="1138" w:type="dxa"/>
            <w:vMerge/>
            <w:tcBorders>
              <w:top w:val="nil"/>
              <w:left w:val="nil"/>
              <w:bottom w:val="single" w:sz="4" w:space="0" w:color="000000"/>
              <w:right w:val="nil"/>
            </w:tcBorders>
            <w:vAlign w:val="center"/>
            <w:hideMark/>
          </w:tcPr>
          <w:p w14:paraId="1A11ADE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334958D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1FE2662F"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4B76DB6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29CB354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3,0.24)</w:t>
            </w:r>
          </w:p>
        </w:tc>
        <w:tc>
          <w:tcPr>
            <w:tcW w:w="1890" w:type="dxa"/>
            <w:tcBorders>
              <w:top w:val="nil"/>
              <w:left w:val="nil"/>
              <w:bottom w:val="nil"/>
              <w:right w:val="nil"/>
            </w:tcBorders>
            <w:shd w:val="clear" w:color="auto" w:fill="auto"/>
            <w:noWrap/>
            <w:vAlign w:val="center"/>
            <w:hideMark/>
          </w:tcPr>
          <w:p w14:paraId="73C826EE" w14:textId="01468F9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608A6A8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3532</w:t>
            </w:r>
          </w:p>
        </w:tc>
      </w:tr>
      <w:tr w:rsidR="000F7B79" w14:paraId="49A4E54C" w14:textId="77777777" w:rsidTr="000F7B79">
        <w:trPr>
          <w:trHeight w:val="320"/>
        </w:trPr>
        <w:tc>
          <w:tcPr>
            <w:tcW w:w="1138" w:type="dxa"/>
            <w:vMerge/>
            <w:tcBorders>
              <w:top w:val="nil"/>
              <w:left w:val="nil"/>
              <w:bottom w:val="single" w:sz="4" w:space="0" w:color="000000"/>
              <w:right w:val="nil"/>
            </w:tcBorders>
            <w:vAlign w:val="center"/>
            <w:hideMark/>
          </w:tcPr>
          <w:p w14:paraId="4C825EC2"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07A046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406D727"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nil"/>
              <w:right w:val="nil"/>
            </w:tcBorders>
            <w:shd w:val="clear" w:color="auto" w:fill="auto"/>
            <w:noWrap/>
            <w:vAlign w:val="center"/>
            <w:hideMark/>
          </w:tcPr>
          <w:p w14:paraId="3578CBCF"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762F997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2(0.11,-0.15)</w:t>
            </w:r>
          </w:p>
        </w:tc>
        <w:tc>
          <w:tcPr>
            <w:tcW w:w="1890" w:type="dxa"/>
            <w:tcBorders>
              <w:top w:val="nil"/>
              <w:left w:val="nil"/>
              <w:bottom w:val="nil"/>
              <w:right w:val="nil"/>
            </w:tcBorders>
            <w:shd w:val="clear" w:color="auto" w:fill="auto"/>
            <w:noWrap/>
            <w:vAlign w:val="center"/>
            <w:hideMark/>
          </w:tcPr>
          <w:p w14:paraId="1B1F5F32" w14:textId="0AFEA1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1D93C979"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0BDBCC4A" w14:textId="77777777" w:rsidTr="000F7B79">
        <w:trPr>
          <w:trHeight w:val="320"/>
        </w:trPr>
        <w:tc>
          <w:tcPr>
            <w:tcW w:w="1138" w:type="dxa"/>
            <w:vMerge/>
            <w:tcBorders>
              <w:top w:val="nil"/>
              <w:left w:val="nil"/>
              <w:bottom w:val="single" w:sz="4" w:space="0" w:color="000000"/>
              <w:right w:val="nil"/>
            </w:tcBorders>
            <w:vAlign w:val="center"/>
            <w:hideMark/>
          </w:tcPr>
          <w:p w14:paraId="55FD733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73AFB2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2CC2A52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24748E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3C4771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6318CD5F" w14:textId="657E782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498B9B9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2053</w:t>
            </w:r>
          </w:p>
        </w:tc>
      </w:tr>
      <w:tr w:rsidR="000F7B79" w14:paraId="7FB1F51C" w14:textId="77777777" w:rsidTr="000F7B79">
        <w:trPr>
          <w:trHeight w:val="340"/>
        </w:trPr>
        <w:tc>
          <w:tcPr>
            <w:tcW w:w="1138" w:type="dxa"/>
            <w:vMerge/>
            <w:tcBorders>
              <w:top w:val="nil"/>
              <w:left w:val="nil"/>
              <w:bottom w:val="single" w:sz="4" w:space="0" w:color="000000"/>
              <w:right w:val="nil"/>
            </w:tcBorders>
            <w:vAlign w:val="center"/>
            <w:hideMark/>
          </w:tcPr>
          <w:p w14:paraId="0A38F8B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6AA696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vAlign w:val="center"/>
            <w:hideMark/>
          </w:tcPr>
          <w:p w14:paraId="129AAE5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531E5D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EE58136" w14:textId="64EF4B3D"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nil"/>
              <w:right w:val="nil"/>
            </w:tcBorders>
            <w:shd w:val="clear" w:color="auto" w:fill="auto"/>
            <w:noWrap/>
            <w:vAlign w:val="center"/>
            <w:hideMark/>
          </w:tcPr>
          <w:p w14:paraId="559AD041" w14:textId="3FD3BD6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2F342D13"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5DA50EB5" w14:textId="77777777" w:rsidTr="000F7B79">
        <w:trPr>
          <w:trHeight w:val="320"/>
        </w:trPr>
        <w:tc>
          <w:tcPr>
            <w:tcW w:w="1138" w:type="dxa"/>
            <w:vMerge/>
            <w:tcBorders>
              <w:top w:val="nil"/>
              <w:left w:val="nil"/>
              <w:bottom w:val="single" w:sz="4" w:space="0" w:color="000000"/>
              <w:right w:val="nil"/>
            </w:tcBorders>
            <w:vAlign w:val="center"/>
            <w:hideMark/>
          </w:tcPr>
          <w:p w14:paraId="691530C0"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6CFC201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noWrap/>
            <w:vAlign w:val="center"/>
            <w:hideMark/>
          </w:tcPr>
          <w:p w14:paraId="1F674914"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single" w:sz="4" w:space="0" w:color="auto"/>
              <w:right w:val="nil"/>
            </w:tcBorders>
            <w:shd w:val="clear" w:color="auto" w:fill="auto"/>
            <w:noWrap/>
            <w:vAlign w:val="center"/>
            <w:hideMark/>
          </w:tcPr>
          <w:p w14:paraId="586B458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single" w:sz="4" w:space="0" w:color="auto"/>
              <w:right w:val="nil"/>
            </w:tcBorders>
            <w:shd w:val="clear" w:color="auto" w:fill="auto"/>
            <w:noWrap/>
            <w:vAlign w:val="center"/>
            <w:hideMark/>
          </w:tcPr>
          <w:p w14:paraId="26572DE7" w14:textId="4B2643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single" w:sz="4" w:space="0" w:color="auto"/>
              <w:right w:val="nil"/>
            </w:tcBorders>
            <w:shd w:val="clear" w:color="auto" w:fill="auto"/>
            <w:noWrap/>
            <w:vAlign w:val="center"/>
            <w:hideMark/>
          </w:tcPr>
          <w:p w14:paraId="7988B2EF" w14:textId="3916031E"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0C4567A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2C43F815" w14:textId="77777777" w:rsidTr="000F7B79">
        <w:trPr>
          <w:trHeight w:val="320"/>
        </w:trPr>
        <w:tc>
          <w:tcPr>
            <w:tcW w:w="2403" w:type="dxa"/>
            <w:gridSpan w:val="2"/>
            <w:tcBorders>
              <w:top w:val="nil"/>
              <w:left w:val="nil"/>
              <w:bottom w:val="nil"/>
              <w:right w:val="nil"/>
            </w:tcBorders>
            <w:shd w:val="clear" w:color="auto" w:fill="auto"/>
            <w:noWrap/>
            <w:vAlign w:val="center"/>
            <w:hideMark/>
          </w:tcPr>
          <w:p w14:paraId="20322EB1"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p-value&lt;0.05</w:t>
            </w:r>
          </w:p>
        </w:tc>
        <w:tc>
          <w:tcPr>
            <w:tcW w:w="2457" w:type="dxa"/>
            <w:tcBorders>
              <w:top w:val="nil"/>
              <w:left w:val="nil"/>
              <w:bottom w:val="nil"/>
              <w:right w:val="nil"/>
            </w:tcBorders>
            <w:shd w:val="clear" w:color="auto" w:fill="auto"/>
            <w:noWrap/>
            <w:vAlign w:val="bottom"/>
            <w:hideMark/>
          </w:tcPr>
          <w:p w14:paraId="4035F638"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7133ABD7" w14:textId="77777777" w:rsidR="000F7B79" w:rsidRDefault="000F7B79" w:rsidP="000F7B79">
            <w:pPr>
              <w:rPr>
                <w:sz w:val="20"/>
                <w:szCs w:val="20"/>
              </w:rPr>
            </w:pPr>
          </w:p>
        </w:tc>
        <w:tc>
          <w:tcPr>
            <w:tcW w:w="1890" w:type="dxa"/>
            <w:tcBorders>
              <w:top w:val="nil"/>
              <w:left w:val="nil"/>
              <w:bottom w:val="nil"/>
              <w:right w:val="nil"/>
            </w:tcBorders>
            <w:shd w:val="clear" w:color="auto" w:fill="auto"/>
            <w:noWrap/>
            <w:vAlign w:val="bottom"/>
            <w:hideMark/>
          </w:tcPr>
          <w:p w14:paraId="66544DB7" w14:textId="77777777" w:rsidR="000F7B79" w:rsidRDefault="000F7B79" w:rsidP="000F7B79">
            <w:pPr>
              <w:jc w:val="center"/>
              <w:rPr>
                <w:sz w:val="20"/>
                <w:szCs w:val="20"/>
              </w:rPr>
            </w:pPr>
          </w:p>
        </w:tc>
        <w:tc>
          <w:tcPr>
            <w:tcW w:w="1890" w:type="dxa"/>
            <w:tcBorders>
              <w:top w:val="nil"/>
              <w:left w:val="nil"/>
              <w:bottom w:val="nil"/>
              <w:right w:val="nil"/>
            </w:tcBorders>
            <w:shd w:val="clear" w:color="auto" w:fill="auto"/>
            <w:noWrap/>
            <w:vAlign w:val="bottom"/>
            <w:hideMark/>
          </w:tcPr>
          <w:p w14:paraId="4B365400"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E415AC3" w14:textId="77777777" w:rsidR="000F7B79" w:rsidRDefault="000F7B79" w:rsidP="000F7B79">
            <w:pPr>
              <w:jc w:val="right"/>
              <w:rPr>
                <w:sz w:val="20"/>
                <w:szCs w:val="20"/>
              </w:rPr>
            </w:pPr>
          </w:p>
        </w:tc>
      </w:tr>
      <w:tr w:rsidR="000F7B79" w14:paraId="0174F348" w14:textId="77777777" w:rsidTr="000F7B79">
        <w:trPr>
          <w:trHeight w:val="320"/>
        </w:trPr>
        <w:tc>
          <w:tcPr>
            <w:tcW w:w="6750" w:type="dxa"/>
            <w:gridSpan w:val="4"/>
            <w:tcBorders>
              <w:top w:val="nil"/>
              <w:left w:val="nil"/>
              <w:bottom w:val="nil"/>
              <w:right w:val="nil"/>
            </w:tcBorders>
            <w:shd w:val="clear" w:color="auto" w:fill="auto"/>
            <w:noWrap/>
            <w:vAlign w:val="center"/>
            <w:hideMark/>
          </w:tcPr>
          <w:p w14:paraId="4691003D" w14:textId="77777777" w:rsidR="000F7B79" w:rsidRPr="000F7B79" w:rsidRDefault="000F7B79" w:rsidP="000F7B79">
            <w:pPr>
              <w:rPr>
                <w:rFonts w:ascii="Calibri" w:hAnsi="Calibri" w:cs="Calibri"/>
                <w:color w:val="000000"/>
                <w:sz w:val="18"/>
                <w:szCs w:val="18"/>
              </w:rPr>
            </w:pPr>
            <w:proofErr w:type="spellStart"/>
            <w:r w:rsidRPr="000F7B79">
              <w:rPr>
                <w:rFonts w:ascii="Calibri" w:hAnsi="Calibri" w:cs="Calibri"/>
                <w:color w:val="000000"/>
                <w:sz w:val="18"/>
                <w:szCs w:val="18"/>
                <w:vertAlign w:val="superscript"/>
              </w:rPr>
              <w:t>a</w:t>
            </w:r>
            <w:proofErr w:type="spellEnd"/>
            <w:r w:rsidRPr="000F7B79">
              <w:rPr>
                <w:rFonts w:ascii="Calibri" w:hAnsi="Calibri" w:cs="Calibri"/>
                <w:color w:val="000000"/>
                <w:sz w:val="18"/>
                <w:szCs w:val="18"/>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43C3105B"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D5757FD"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0AD75217" w14:textId="77777777" w:rsidR="000F7B79" w:rsidRDefault="000F7B79" w:rsidP="000F7B79">
            <w:pPr>
              <w:jc w:val="center"/>
              <w:rPr>
                <w:sz w:val="20"/>
                <w:szCs w:val="20"/>
              </w:rPr>
            </w:pPr>
          </w:p>
        </w:tc>
      </w:tr>
      <w:tr w:rsidR="000F7B79" w14:paraId="6D0F0D85" w14:textId="77777777" w:rsidTr="000F7B79">
        <w:trPr>
          <w:trHeight w:val="320"/>
        </w:trPr>
        <w:tc>
          <w:tcPr>
            <w:tcW w:w="8640" w:type="dxa"/>
            <w:gridSpan w:val="5"/>
            <w:tcBorders>
              <w:top w:val="nil"/>
              <w:left w:val="nil"/>
              <w:bottom w:val="nil"/>
              <w:right w:val="nil"/>
            </w:tcBorders>
            <w:shd w:val="clear" w:color="auto" w:fill="auto"/>
            <w:noWrap/>
            <w:vAlign w:val="center"/>
            <w:hideMark/>
          </w:tcPr>
          <w:p w14:paraId="7EA5CA19"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vertAlign w:val="superscript"/>
              </w:rPr>
              <w:t>b</w:t>
            </w:r>
            <w:r w:rsidRPr="000F7B79">
              <w:rPr>
                <w:rFonts w:ascii="Calibri" w:hAnsi="Calibri" w:cs="Calibri"/>
                <w:color w:val="000000"/>
                <w:sz w:val="18"/>
                <w:szCs w:val="18"/>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39472316" w14:textId="77777777" w:rsidR="000F7B79" w:rsidRDefault="000F7B79" w:rsidP="000F7B79">
            <w:pPr>
              <w:rPr>
                <w:rFonts w:ascii="Calibri" w:hAnsi="Calibri" w:cs="Calibri"/>
                <w:color w:val="000000"/>
                <w:sz w:val="20"/>
                <w:szCs w:val="20"/>
              </w:rPr>
            </w:pPr>
          </w:p>
        </w:tc>
        <w:tc>
          <w:tcPr>
            <w:tcW w:w="1482" w:type="dxa"/>
            <w:tcBorders>
              <w:top w:val="nil"/>
              <w:left w:val="nil"/>
              <w:bottom w:val="nil"/>
              <w:right w:val="nil"/>
            </w:tcBorders>
            <w:shd w:val="clear" w:color="auto" w:fill="auto"/>
            <w:noWrap/>
            <w:vAlign w:val="bottom"/>
            <w:hideMark/>
          </w:tcPr>
          <w:p w14:paraId="7919C7B3" w14:textId="77777777" w:rsidR="000F7B79" w:rsidRDefault="000F7B79" w:rsidP="000F7B79">
            <w:pPr>
              <w:jc w:val="center"/>
              <w:rPr>
                <w:sz w:val="20"/>
                <w:szCs w:val="20"/>
              </w:rPr>
            </w:pPr>
          </w:p>
        </w:tc>
      </w:tr>
      <w:tr w:rsidR="000F7B79" w14:paraId="1640ED7C" w14:textId="77777777" w:rsidTr="000F7B79">
        <w:trPr>
          <w:trHeight w:val="320"/>
        </w:trPr>
        <w:tc>
          <w:tcPr>
            <w:tcW w:w="10530" w:type="dxa"/>
            <w:gridSpan w:val="6"/>
            <w:tcBorders>
              <w:top w:val="nil"/>
              <w:left w:val="nil"/>
              <w:bottom w:val="nil"/>
              <w:right w:val="nil"/>
            </w:tcBorders>
            <w:shd w:val="clear" w:color="auto" w:fill="auto"/>
            <w:noWrap/>
            <w:vAlign w:val="center"/>
            <w:hideMark/>
          </w:tcPr>
          <w:p w14:paraId="75868BF1" w14:textId="553E2674"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Standardized  β coefficients represent the change in the outcome associated with a 1-SD change in the predicting variable</w:t>
            </w:r>
          </w:p>
        </w:tc>
        <w:tc>
          <w:tcPr>
            <w:tcW w:w="1482" w:type="dxa"/>
            <w:tcBorders>
              <w:top w:val="nil"/>
              <w:left w:val="nil"/>
              <w:bottom w:val="nil"/>
              <w:right w:val="nil"/>
            </w:tcBorders>
            <w:shd w:val="clear" w:color="auto" w:fill="auto"/>
            <w:noWrap/>
            <w:vAlign w:val="bottom"/>
            <w:hideMark/>
          </w:tcPr>
          <w:p w14:paraId="45B39AA8" w14:textId="77777777" w:rsidR="000F7B79" w:rsidRDefault="000F7B79" w:rsidP="000F7B79">
            <w:pPr>
              <w:rPr>
                <w:rFonts w:ascii="Calibri" w:hAnsi="Calibri" w:cs="Calibri"/>
                <w:color w:val="000000"/>
                <w:sz w:val="20"/>
                <w:szCs w:val="20"/>
              </w:rPr>
            </w:pPr>
          </w:p>
        </w:tc>
      </w:tr>
      <w:tr w:rsidR="000F7B79" w14:paraId="782065AC" w14:textId="77777777" w:rsidTr="000F7B79">
        <w:trPr>
          <w:trHeight w:val="237"/>
        </w:trPr>
        <w:tc>
          <w:tcPr>
            <w:tcW w:w="6750" w:type="dxa"/>
            <w:gridSpan w:val="4"/>
            <w:tcBorders>
              <w:top w:val="nil"/>
              <w:left w:val="nil"/>
              <w:bottom w:val="nil"/>
              <w:right w:val="nil"/>
            </w:tcBorders>
            <w:shd w:val="clear" w:color="auto" w:fill="auto"/>
            <w:noWrap/>
            <w:vAlign w:val="bottom"/>
            <w:hideMark/>
          </w:tcPr>
          <w:p w14:paraId="53E36857"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BH=Benjamini-Hochberg, preserving false discovery rate at 0.05</w:t>
            </w:r>
          </w:p>
        </w:tc>
        <w:tc>
          <w:tcPr>
            <w:tcW w:w="1890" w:type="dxa"/>
            <w:tcBorders>
              <w:top w:val="nil"/>
              <w:left w:val="nil"/>
              <w:bottom w:val="nil"/>
              <w:right w:val="nil"/>
            </w:tcBorders>
            <w:shd w:val="clear" w:color="auto" w:fill="auto"/>
            <w:noWrap/>
            <w:vAlign w:val="bottom"/>
            <w:hideMark/>
          </w:tcPr>
          <w:p w14:paraId="5626B795"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65DB123"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36155AB" w14:textId="77777777" w:rsidR="000F7B79" w:rsidRDefault="000F7B79" w:rsidP="000F7B79">
            <w:pPr>
              <w:jc w:val="center"/>
              <w:rPr>
                <w:sz w:val="20"/>
                <w:szCs w:val="20"/>
              </w:rPr>
            </w:pPr>
          </w:p>
        </w:tc>
      </w:tr>
    </w:tbl>
    <w:p w14:paraId="7FC428B0" w14:textId="77777777" w:rsidR="000F7B79" w:rsidRDefault="000F7B79">
      <w:pPr>
        <w:rPr>
          <w:rFonts w:asciiTheme="minorHAnsi" w:hAnsiTheme="minorHAnsi" w:cstheme="minorHAnsi"/>
          <w:u w:val="single"/>
        </w:rPr>
      </w:pPr>
    </w:p>
    <w:p w14:paraId="5765B3F0" w14:textId="73B4F266" w:rsidR="000F7B79" w:rsidRDefault="000F7B79">
      <w:pPr>
        <w:rPr>
          <w:rFonts w:asciiTheme="minorHAnsi" w:hAnsiTheme="minorHAnsi" w:cstheme="minorHAnsi"/>
          <w:u w:val="single"/>
        </w:rPr>
      </w:pPr>
      <w:r>
        <w:rPr>
          <w:rFonts w:asciiTheme="minorHAnsi" w:hAnsiTheme="minorHAnsi" w:cstheme="minorHAnsi"/>
          <w:u w:val="single"/>
        </w:rPr>
        <w:br w:type="page"/>
      </w:r>
    </w:p>
    <w:p w14:paraId="5FC5A396" w14:textId="67843EAF"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06E4129B" w14:textId="77777777" w:rsidR="00043E59" w:rsidRPr="00043E59" w:rsidRDefault="004C6D5D" w:rsidP="00043E59">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043E59" w:rsidRPr="00043E59">
        <w:rPr>
          <w:noProof/>
        </w:rPr>
        <w:t xml:space="preserve">Achenbach, T. M. (1991). Manual for the Child Behavior Checklist/4-18 and 1991 profile. </w:t>
      </w:r>
      <w:r w:rsidR="00043E59" w:rsidRPr="00043E59">
        <w:rPr>
          <w:i/>
          <w:noProof/>
        </w:rPr>
        <w:t>University of Vermont, Department of Psychiatry</w:t>
      </w:r>
      <w:r w:rsidR="00043E59" w:rsidRPr="00043E59">
        <w:rPr>
          <w:noProof/>
        </w:rPr>
        <w:t xml:space="preserve">. </w:t>
      </w:r>
    </w:p>
    <w:p w14:paraId="3F814111" w14:textId="4F9DDC5E" w:rsidR="00043E59" w:rsidRPr="00043E59" w:rsidRDefault="00043E59" w:rsidP="00043E59">
      <w:pPr>
        <w:pStyle w:val="EndNoteBibliography"/>
        <w:ind w:left="720" w:hanging="720"/>
        <w:rPr>
          <w:noProof/>
        </w:rPr>
      </w:pPr>
      <w:r w:rsidRPr="00043E59">
        <w:rPr>
          <w:noProof/>
        </w:rPr>
        <w:t xml:space="preserve">Alloy, L. B., Olino, T., Freed, R. D., &amp; Nusslock, R. (2016). Role of Reward Sensitivity and Processing in Major Depressive and Bipolar Spectrum Disorders. </w:t>
      </w:r>
      <w:r w:rsidRPr="00043E59">
        <w:rPr>
          <w:i/>
          <w:noProof/>
        </w:rPr>
        <w:t>Behav Ther</w:t>
      </w:r>
      <w:r w:rsidRPr="00043E59">
        <w:rPr>
          <w:noProof/>
        </w:rPr>
        <w:t>,</w:t>
      </w:r>
      <w:r w:rsidRPr="00043E59">
        <w:rPr>
          <w:i/>
          <w:noProof/>
        </w:rPr>
        <w:t xml:space="preserve"> 47</w:t>
      </w:r>
      <w:r w:rsidRPr="00043E59">
        <w:rPr>
          <w:noProof/>
        </w:rPr>
        <w:t xml:space="preserve">(5), 600-621. </w:t>
      </w:r>
      <w:hyperlink r:id="rId14" w:history="1">
        <w:r w:rsidRPr="00043E59">
          <w:rPr>
            <w:rStyle w:val="Hyperlink"/>
            <w:noProof/>
          </w:rPr>
          <w:t>https://doi.org/10.1016/j.beth.2016.02.014</w:t>
        </w:r>
      </w:hyperlink>
      <w:r w:rsidRPr="00043E59">
        <w:rPr>
          <w:noProof/>
        </w:rPr>
        <w:t xml:space="preserve"> </w:t>
      </w:r>
    </w:p>
    <w:p w14:paraId="22CCBD48" w14:textId="3FAC47AD" w:rsidR="00043E59" w:rsidRPr="00043E59" w:rsidRDefault="00043E59" w:rsidP="00043E59">
      <w:pPr>
        <w:pStyle w:val="EndNoteBibliography"/>
        <w:ind w:left="720" w:hanging="720"/>
        <w:rPr>
          <w:noProof/>
        </w:rPr>
      </w:pPr>
      <w:r w:rsidRPr="00043E59">
        <w:rPr>
          <w:noProof/>
        </w:rPr>
        <w:t xml:space="preserve">Amin, Z., Todd Constable, R., &amp; Canli, T. (2004). Attentional bias for valenced stimuli as a function of personality in the dot-probe task. </w:t>
      </w:r>
      <w:r w:rsidRPr="00043E59">
        <w:rPr>
          <w:i/>
          <w:noProof/>
        </w:rPr>
        <w:t>Journal of research in personality</w:t>
      </w:r>
      <w:r w:rsidRPr="00043E59">
        <w:rPr>
          <w:noProof/>
        </w:rPr>
        <w:t>,</w:t>
      </w:r>
      <w:r w:rsidRPr="00043E59">
        <w:rPr>
          <w:i/>
          <w:noProof/>
        </w:rPr>
        <w:t xml:space="preserve"> 38</w:t>
      </w:r>
      <w:r w:rsidRPr="00043E59">
        <w:rPr>
          <w:noProof/>
        </w:rPr>
        <w:t xml:space="preserve">(1), 15-23. </w:t>
      </w:r>
      <w:hyperlink r:id="rId15" w:history="1">
        <w:r w:rsidRPr="00043E59">
          <w:rPr>
            <w:rStyle w:val="Hyperlink"/>
            <w:noProof/>
          </w:rPr>
          <w:t>https://doi.org/10.1016/j.jrp.2003.09.011</w:t>
        </w:r>
      </w:hyperlink>
      <w:r w:rsidRPr="00043E59">
        <w:rPr>
          <w:noProof/>
        </w:rPr>
        <w:t xml:space="preserve"> </w:t>
      </w:r>
    </w:p>
    <w:p w14:paraId="0BD4BA82" w14:textId="02EA3322" w:rsidR="00043E59" w:rsidRPr="00043E59" w:rsidRDefault="00043E59" w:rsidP="00043E59">
      <w:pPr>
        <w:pStyle w:val="EndNoteBibliography"/>
        <w:ind w:left="720" w:hanging="720"/>
        <w:rPr>
          <w:noProof/>
        </w:rPr>
      </w:pPr>
      <w:r w:rsidRPr="00043E59">
        <w:rPr>
          <w:noProof/>
        </w:rPr>
        <w:t xml:space="preserve">Ben-Haim, M. S., Williams, P., Howard, Z., Mama, Y., Eidels, A., &amp; Algom, D. (2016). The Emotional Stroop Task: Assessing Cognitive Performance under Exposure to Emotional Content. </w:t>
      </w:r>
      <w:r w:rsidRPr="00043E59">
        <w:rPr>
          <w:i/>
          <w:noProof/>
        </w:rPr>
        <w:t>Journal of Visualized Experiments</w:t>
      </w:r>
      <w:r w:rsidRPr="00043E59">
        <w:rPr>
          <w:noProof/>
        </w:rPr>
        <w:t xml:space="preserve">(112). </w:t>
      </w:r>
      <w:hyperlink r:id="rId16" w:history="1">
        <w:r w:rsidRPr="00043E59">
          <w:rPr>
            <w:rStyle w:val="Hyperlink"/>
            <w:noProof/>
          </w:rPr>
          <w:t>https://doi.org/10.3791/53720</w:t>
        </w:r>
      </w:hyperlink>
      <w:r w:rsidRPr="00043E59">
        <w:rPr>
          <w:noProof/>
        </w:rPr>
        <w:t xml:space="preserve"> </w:t>
      </w:r>
    </w:p>
    <w:p w14:paraId="1899C9CE" w14:textId="77B2A5E0" w:rsidR="00043E59" w:rsidRPr="00043E59" w:rsidRDefault="00043E59" w:rsidP="00043E59">
      <w:pPr>
        <w:pStyle w:val="EndNoteBibliography"/>
        <w:ind w:left="720" w:hanging="720"/>
        <w:rPr>
          <w:noProof/>
        </w:rPr>
      </w:pPr>
      <w:r w:rsidRPr="00043E59">
        <w:rPr>
          <w:noProof/>
        </w:rPr>
        <w:t xml:space="preserve">Benjamini, Y., &amp; Hochberg, Y. (1995). Controlling the False Discovery Rate: A Practical and Powerful Approach to Multiple Testing. </w:t>
      </w:r>
      <w:r w:rsidRPr="00043E59">
        <w:rPr>
          <w:i/>
          <w:noProof/>
        </w:rPr>
        <w:t>Journal of the Royal Statistical Society. Series B, Methodological</w:t>
      </w:r>
      <w:r w:rsidRPr="00043E59">
        <w:rPr>
          <w:noProof/>
        </w:rPr>
        <w:t>,</w:t>
      </w:r>
      <w:r w:rsidRPr="00043E59">
        <w:rPr>
          <w:i/>
          <w:noProof/>
        </w:rPr>
        <w:t xml:space="preserve"> 57</w:t>
      </w:r>
      <w:r w:rsidRPr="00043E59">
        <w:rPr>
          <w:noProof/>
        </w:rPr>
        <w:t xml:space="preserve">(1), 289-300. </w:t>
      </w:r>
      <w:hyperlink r:id="rId17" w:history="1">
        <w:r w:rsidRPr="00043E59">
          <w:rPr>
            <w:rStyle w:val="Hyperlink"/>
            <w:noProof/>
          </w:rPr>
          <w:t>https://doi.org/10.1111/j.2517-6161.1995.tb02031.x</w:t>
        </w:r>
      </w:hyperlink>
      <w:r w:rsidRPr="00043E59">
        <w:rPr>
          <w:noProof/>
        </w:rPr>
        <w:t xml:space="preserve"> </w:t>
      </w:r>
    </w:p>
    <w:p w14:paraId="1B9CBF9D" w14:textId="77777777" w:rsidR="00043E59" w:rsidRPr="00043E59" w:rsidRDefault="00043E59" w:rsidP="00043E59">
      <w:pPr>
        <w:pStyle w:val="EndNoteBibliography"/>
        <w:ind w:left="720" w:hanging="720"/>
        <w:rPr>
          <w:noProof/>
        </w:rPr>
      </w:pPr>
      <w:r w:rsidRPr="00043E59">
        <w:rPr>
          <w:noProof/>
        </w:rPr>
        <w:t xml:space="preserve">Bernstein, D. P., Ahluvalia, T., Pogge, D., &amp; Handelsman, L. (1997). Validity of the Childhood Trauma Questionnaire in an adolescent psychiatric population.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3), 340-348. </w:t>
      </w:r>
    </w:p>
    <w:p w14:paraId="07017B4E" w14:textId="77777777" w:rsidR="00043E59" w:rsidRPr="00043E59" w:rsidRDefault="00043E59" w:rsidP="00043E59">
      <w:pPr>
        <w:pStyle w:val="EndNoteBibliography"/>
        <w:ind w:left="720" w:hanging="720"/>
        <w:rPr>
          <w:noProof/>
        </w:rPr>
      </w:pPr>
      <w:r w:rsidRPr="00043E59">
        <w:rPr>
          <w:noProof/>
        </w:rPr>
        <w:t xml:space="preserve">Bifulco, A., Brown, G. W., &amp; Harris, T. O. (1994). Childhood Experience of Care and Abuse (CECA): a retrospective interview measure. </w:t>
      </w:r>
      <w:r w:rsidRPr="00043E59">
        <w:rPr>
          <w:i/>
          <w:noProof/>
        </w:rPr>
        <w:t>Journal of Child Psychology and Psychiatry</w:t>
      </w:r>
      <w:r w:rsidRPr="00043E59">
        <w:rPr>
          <w:noProof/>
        </w:rPr>
        <w:t>,</w:t>
      </w:r>
      <w:r w:rsidRPr="00043E59">
        <w:rPr>
          <w:i/>
          <w:noProof/>
        </w:rPr>
        <w:t xml:space="preserve"> 35</w:t>
      </w:r>
      <w:r w:rsidRPr="00043E59">
        <w:rPr>
          <w:noProof/>
        </w:rPr>
        <w:t xml:space="preserve">(8), 1419-1435. </w:t>
      </w:r>
    </w:p>
    <w:p w14:paraId="7142EEF4" w14:textId="77777777" w:rsidR="00043E59" w:rsidRPr="00043E59" w:rsidRDefault="00043E59" w:rsidP="00043E59">
      <w:pPr>
        <w:pStyle w:val="EndNoteBibliography"/>
        <w:ind w:left="720" w:hanging="720"/>
        <w:rPr>
          <w:noProof/>
        </w:rPr>
      </w:pPr>
      <w:r w:rsidRPr="00043E59">
        <w:rPr>
          <w:noProof/>
        </w:rPr>
        <w:t xml:space="preserve">Birmaher, B., Khetarpal, S., Brent, D., Cully, M., Balach, L., Kaufman, J., &amp; Neer, S. M. (1997). The screen for child anxiety related emotional disorders (SCARED): Scale construction and psychometric characteristics.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4), 545-553. </w:t>
      </w:r>
    </w:p>
    <w:p w14:paraId="629772E6" w14:textId="593304AF" w:rsidR="00043E59" w:rsidRPr="00043E59" w:rsidRDefault="00043E59" w:rsidP="00043E59">
      <w:pPr>
        <w:pStyle w:val="EndNoteBibliography"/>
        <w:ind w:left="720" w:hanging="720"/>
        <w:rPr>
          <w:noProof/>
        </w:rPr>
      </w:pPr>
      <w:r w:rsidRPr="00043E59">
        <w:rPr>
          <w:noProof/>
        </w:rPr>
        <w:t xml:space="preserve">Brooks, B. L., Sherman, E. M. S., &amp; Strauss, E. (2009). NEPSY-II: A Developmental Neuropsychological Assessment, Second Edition. </w:t>
      </w:r>
      <w:r w:rsidRPr="00043E59">
        <w:rPr>
          <w:i/>
          <w:noProof/>
        </w:rPr>
        <w:t>Child neuropsychology</w:t>
      </w:r>
      <w:r w:rsidRPr="00043E59">
        <w:rPr>
          <w:noProof/>
        </w:rPr>
        <w:t>,</w:t>
      </w:r>
      <w:r w:rsidRPr="00043E59">
        <w:rPr>
          <w:i/>
          <w:noProof/>
        </w:rPr>
        <w:t xml:space="preserve"> 16</w:t>
      </w:r>
      <w:r w:rsidRPr="00043E59">
        <w:rPr>
          <w:noProof/>
        </w:rPr>
        <w:t xml:space="preserve">(1), 80-101. </w:t>
      </w:r>
      <w:hyperlink r:id="rId18" w:history="1">
        <w:r w:rsidRPr="00043E59">
          <w:rPr>
            <w:rStyle w:val="Hyperlink"/>
            <w:noProof/>
          </w:rPr>
          <w:t>https://doi.org/10.1080/09297040903146966</w:t>
        </w:r>
      </w:hyperlink>
      <w:r w:rsidRPr="00043E59">
        <w:rPr>
          <w:noProof/>
        </w:rPr>
        <w:t xml:space="preserve"> </w:t>
      </w:r>
    </w:p>
    <w:p w14:paraId="610013F4" w14:textId="4729DD3B" w:rsidR="00043E59" w:rsidRPr="00043E59" w:rsidRDefault="00043E59" w:rsidP="00043E59">
      <w:pPr>
        <w:pStyle w:val="EndNoteBibliography"/>
        <w:ind w:left="720" w:hanging="720"/>
        <w:rPr>
          <w:noProof/>
        </w:rPr>
      </w:pPr>
      <w:r w:rsidRPr="00043E59">
        <w:rPr>
          <w:noProof/>
        </w:rPr>
        <w:t xml:space="preserve">Brooks, S. J., Dalvie, S., Cuzen, N. L., Cardenas, V., Fein, G., &amp; Stein, D. J. (2014). Childhood adversity is linked to differential brain volumes in adolescents with alcohol use disorder: a voxel-based morphometry study. </w:t>
      </w:r>
      <w:r w:rsidRPr="00043E59">
        <w:rPr>
          <w:i/>
          <w:noProof/>
        </w:rPr>
        <w:t>Metabolic brain disease</w:t>
      </w:r>
      <w:r w:rsidRPr="00043E59">
        <w:rPr>
          <w:noProof/>
        </w:rPr>
        <w:t>,</w:t>
      </w:r>
      <w:r w:rsidRPr="00043E59">
        <w:rPr>
          <w:i/>
          <w:noProof/>
        </w:rPr>
        <w:t xml:space="preserve"> 29</w:t>
      </w:r>
      <w:r w:rsidRPr="00043E59">
        <w:rPr>
          <w:noProof/>
        </w:rPr>
        <w:t xml:space="preserve">(2), 311-321. </w:t>
      </w:r>
      <w:hyperlink r:id="rId19" w:history="1">
        <w:r w:rsidRPr="00043E59">
          <w:rPr>
            <w:rStyle w:val="Hyperlink"/>
            <w:noProof/>
          </w:rPr>
          <w:t>https://doi.org/10.1007/s11011-014-9489-4</w:t>
        </w:r>
      </w:hyperlink>
      <w:r w:rsidRPr="00043E59">
        <w:rPr>
          <w:noProof/>
        </w:rPr>
        <w:t xml:space="preserve"> </w:t>
      </w:r>
    </w:p>
    <w:p w14:paraId="37CD2352" w14:textId="5CAD37BC" w:rsidR="00043E59" w:rsidRPr="00043E59" w:rsidRDefault="00043E59" w:rsidP="00043E59">
      <w:pPr>
        <w:pStyle w:val="EndNoteBibliography"/>
        <w:ind w:left="720" w:hanging="720"/>
        <w:rPr>
          <w:noProof/>
        </w:rPr>
      </w:pPr>
      <w:r w:rsidRPr="00043E59">
        <w:rPr>
          <w:noProof/>
        </w:rPr>
        <w:t xml:space="preserve">Cardoso Melo, R. D., Groen, R. N., &amp; Hartman, C. A. (2022). Reward Sensitivity at Age 13 Predicts the Future Course of Psychopathology Symptoms [Original Research]. </w:t>
      </w:r>
      <w:r w:rsidRPr="00043E59">
        <w:rPr>
          <w:i/>
          <w:noProof/>
        </w:rPr>
        <w:t>Frontiers in Psychiatry</w:t>
      </w:r>
      <w:r w:rsidRPr="00043E59">
        <w:rPr>
          <w:noProof/>
        </w:rPr>
        <w:t>,</w:t>
      </w:r>
      <w:r w:rsidRPr="00043E59">
        <w:rPr>
          <w:i/>
          <w:noProof/>
        </w:rPr>
        <w:t xml:space="preserve"> 13</w:t>
      </w:r>
      <w:r w:rsidRPr="00043E59">
        <w:rPr>
          <w:noProof/>
        </w:rPr>
        <w:t xml:space="preserve">. </w:t>
      </w:r>
      <w:hyperlink r:id="rId20" w:history="1">
        <w:r w:rsidRPr="00043E59">
          <w:rPr>
            <w:rStyle w:val="Hyperlink"/>
            <w:noProof/>
          </w:rPr>
          <w:t>https://doi.org/10.3389/fpsyt.2022.818047</w:t>
        </w:r>
      </w:hyperlink>
      <w:r w:rsidRPr="00043E59">
        <w:rPr>
          <w:noProof/>
        </w:rPr>
        <w:t xml:space="preserve"> </w:t>
      </w:r>
    </w:p>
    <w:p w14:paraId="20F3A28B" w14:textId="0B904AB7" w:rsidR="00043E59" w:rsidRPr="00043E59" w:rsidRDefault="00043E59" w:rsidP="00043E59">
      <w:pPr>
        <w:pStyle w:val="EndNoteBibliography"/>
        <w:ind w:left="720" w:hanging="720"/>
        <w:rPr>
          <w:noProof/>
        </w:rPr>
      </w:pPr>
      <w:r w:rsidRPr="00043E59">
        <w:rPr>
          <w:noProof/>
        </w:rPr>
        <w:t xml:space="preserve">Carozza, S., Holmes, J., &amp; Astle, D. E. (2022). Testing Deprivation and Threat: A Preregistered Network Analysis of the Dimensions of Early Adversity. </w:t>
      </w:r>
      <w:r w:rsidRPr="00043E59">
        <w:rPr>
          <w:i/>
          <w:noProof/>
        </w:rPr>
        <w:t>Psychological science</w:t>
      </w:r>
      <w:r w:rsidRPr="00043E59">
        <w:rPr>
          <w:noProof/>
        </w:rPr>
        <w:t>,</w:t>
      </w:r>
      <w:r w:rsidRPr="00043E59">
        <w:rPr>
          <w:i/>
          <w:noProof/>
        </w:rPr>
        <w:t xml:space="preserve"> 33</w:t>
      </w:r>
      <w:r w:rsidRPr="00043E59">
        <w:rPr>
          <w:noProof/>
        </w:rPr>
        <w:t xml:space="preserve">(10), 1753-1766. </w:t>
      </w:r>
      <w:hyperlink r:id="rId21" w:history="1">
        <w:r w:rsidRPr="00043E59">
          <w:rPr>
            <w:rStyle w:val="Hyperlink"/>
            <w:noProof/>
          </w:rPr>
          <w:t>https://doi.org/10.1177/09567976221101045</w:t>
        </w:r>
      </w:hyperlink>
      <w:r w:rsidRPr="00043E59">
        <w:rPr>
          <w:noProof/>
        </w:rPr>
        <w:t xml:space="preserve"> </w:t>
      </w:r>
    </w:p>
    <w:p w14:paraId="0A383A96" w14:textId="4D26DF02" w:rsidR="00043E59" w:rsidRPr="00043E59" w:rsidRDefault="00043E59" w:rsidP="00043E59">
      <w:pPr>
        <w:pStyle w:val="EndNoteBibliography"/>
        <w:ind w:left="720" w:hanging="720"/>
        <w:rPr>
          <w:noProof/>
        </w:rPr>
      </w:pPr>
      <w:r w:rsidRPr="00043E59">
        <w:rPr>
          <w:noProof/>
        </w:rPr>
        <w:t xml:space="preserve">Carver, C. S., &amp; White, T. L. (1994). Behavioral Inhibition, Behavioral Activation, and Affective Responses to Impending Reward and Punishment: The BIS/BAS Scales. </w:t>
      </w:r>
      <w:r w:rsidRPr="00043E59">
        <w:rPr>
          <w:i/>
          <w:noProof/>
        </w:rPr>
        <w:t>Journal of Personality and Social Psychology</w:t>
      </w:r>
      <w:r w:rsidRPr="00043E59">
        <w:rPr>
          <w:noProof/>
        </w:rPr>
        <w:t>,</w:t>
      </w:r>
      <w:r w:rsidRPr="00043E59">
        <w:rPr>
          <w:i/>
          <w:noProof/>
        </w:rPr>
        <w:t xml:space="preserve"> 67</w:t>
      </w:r>
      <w:r w:rsidRPr="00043E59">
        <w:rPr>
          <w:noProof/>
        </w:rPr>
        <w:t xml:space="preserve">(2), 319-333. </w:t>
      </w:r>
      <w:hyperlink r:id="rId22" w:history="1">
        <w:r w:rsidRPr="00043E59">
          <w:rPr>
            <w:rStyle w:val="Hyperlink"/>
            <w:noProof/>
          </w:rPr>
          <w:t>https://doi.org/10.1037/0022-3514.67.2.319</w:t>
        </w:r>
      </w:hyperlink>
      <w:r w:rsidRPr="00043E59">
        <w:rPr>
          <w:noProof/>
        </w:rPr>
        <w:t xml:space="preserve"> </w:t>
      </w:r>
    </w:p>
    <w:p w14:paraId="12165E92" w14:textId="48784091" w:rsidR="00043E59" w:rsidRPr="00043E59" w:rsidRDefault="00043E59" w:rsidP="00043E59">
      <w:pPr>
        <w:pStyle w:val="EndNoteBibliography"/>
        <w:ind w:left="720" w:hanging="720"/>
        <w:rPr>
          <w:noProof/>
        </w:rPr>
      </w:pPr>
      <w:r w:rsidRPr="00043E59">
        <w:rPr>
          <w:noProof/>
        </w:rPr>
        <w:lastRenderedPageBreak/>
        <w:t xml:space="preserve">Colich, N. L., Rosen, M. L., Williams, E. S., &amp; McLaughlin, K. A. (2020). Biological aging in childhood and adolescence following experiences of threat and deprivation: A systematic review and meta-analysis. </w:t>
      </w:r>
      <w:r w:rsidRPr="00043E59">
        <w:rPr>
          <w:i/>
          <w:noProof/>
        </w:rPr>
        <w:t>Psychol Bull</w:t>
      </w:r>
      <w:r w:rsidRPr="00043E59">
        <w:rPr>
          <w:noProof/>
        </w:rPr>
        <w:t>,</w:t>
      </w:r>
      <w:r w:rsidRPr="00043E59">
        <w:rPr>
          <w:i/>
          <w:noProof/>
        </w:rPr>
        <w:t xml:space="preserve"> 146</w:t>
      </w:r>
      <w:r w:rsidRPr="00043E59">
        <w:rPr>
          <w:noProof/>
        </w:rPr>
        <w:t xml:space="preserve">(9), 721-764. </w:t>
      </w:r>
      <w:hyperlink r:id="rId23" w:history="1">
        <w:r w:rsidRPr="00043E59">
          <w:rPr>
            <w:rStyle w:val="Hyperlink"/>
            <w:noProof/>
          </w:rPr>
          <w:t>https://doi.org/10.1037/bul0000270</w:t>
        </w:r>
      </w:hyperlink>
      <w:r w:rsidRPr="00043E59">
        <w:rPr>
          <w:noProof/>
        </w:rPr>
        <w:t xml:space="preserve"> </w:t>
      </w:r>
    </w:p>
    <w:p w14:paraId="7050BAA0" w14:textId="77777777" w:rsidR="00043E59" w:rsidRPr="00043E59" w:rsidRDefault="00043E59" w:rsidP="00043E59">
      <w:pPr>
        <w:pStyle w:val="EndNoteBibliography"/>
        <w:ind w:left="720" w:hanging="720"/>
        <w:rPr>
          <w:noProof/>
        </w:rPr>
      </w:pPr>
      <w:r w:rsidRPr="00043E59">
        <w:rPr>
          <w:noProof/>
        </w:rPr>
        <w:t xml:space="preserve">Costello, C. G. (1972). Depression: loss of reinforcers of loss of reinforcer effectiveness? </w:t>
      </w:r>
      <w:r w:rsidRPr="00043E59">
        <w:rPr>
          <w:i/>
          <w:noProof/>
        </w:rPr>
        <w:t>Behavior Therapy</w:t>
      </w:r>
      <w:r w:rsidRPr="00043E59">
        <w:rPr>
          <w:noProof/>
        </w:rPr>
        <w:t>,</w:t>
      </w:r>
      <w:r w:rsidRPr="00043E59">
        <w:rPr>
          <w:i/>
          <w:noProof/>
        </w:rPr>
        <w:t xml:space="preserve"> 3</w:t>
      </w:r>
      <w:r w:rsidRPr="00043E59">
        <w:rPr>
          <w:noProof/>
        </w:rPr>
        <w:t xml:space="preserve">(2), 240-247. </w:t>
      </w:r>
    </w:p>
    <w:p w14:paraId="44404A5C" w14:textId="004ECE09" w:rsidR="00043E59" w:rsidRPr="00043E59" w:rsidRDefault="00043E59" w:rsidP="00043E59">
      <w:pPr>
        <w:pStyle w:val="EndNoteBibliography"/>
        <w:ind w:left="720" w:hanging="720"/>
        <w:rPr>
          <w:noProof/>
        </w:rPr>
      </w:pPr>
      <w:r w:rsidRPr="00043E59">
        <w:rPr>
          <w:noProof/>
        </w:rPr>
        <w:t xml:space="preserve">Dennison, M. J., Sheridan, M. A., Busso, D. S., Jenness, J. L., Peverill, M., Rosen, M. L., &amp; McLaughlin, K. A. (2016). Neurobehavioral Markers of Resilience to Depression Amongst Adolescents Exposed to Child Abuse. </w:t>
      </w:r>
      <w:r w:rsidRPr="00043E59">
        <w:rPr>
          <w:i/>
          <w:noProof/>
        </w:rPr>
        <w:t>Journal of abnormal psychology (1965)</w:t>
      </w:r>
      <w:r w:rsidRPr="00043E59">
        <w:rPr>
          <w:noProof/>
        </w:rPr>
        <w:t>,</w:t>
      </w:r>
      <w:r w:rsidRPr="00043E59">
        <w:rPr>
          <w:i/>
          <w:noProof/>
        </w:rPr>
        <w:t xml:space="preserve"> 125</w:t>
      </w:r>
      <w:r w:rsidRPr="00043E59">
        <w:rPr>
          <w:noProof/>
        </w:rPr>
        <w:t xml:space="preserve">(8), 1201-1212. </w:t>
      </w:r>
      <w:hyperlink r:id="rId24" w:history="1">
        <w:r w:rsidRPr="00043E59">
          <w:rPr>
            <w:rStyle w:val="Hyperlink"/>
            <w:noProof/>
          </w:rPr>
          <w:t>https://doi.org/10.1037/abn0000215</w:t>
        </w:r>
      </w:hyperlink>
      <w:r w:rsidRPr="00043E59">
        <w:rPr>
          <w:noProof/>
        </w:rPr>
        <w:t xml:space="preserve"> </w:t>
      </w:r>
    </w:p>
    <w:p w14:paraId="5A007F30" w14:textId="40B8DDCC" w:rsidR="00043E59" w:rsidRPr="00043E59" w:rsidRDefault="00043E59" w:rsidP="00043E59">
      <w:pPr>
        <w:pStyle w:val="EndNoteBibliography"/>
        <w:ind w:left="720" w:hanging="720"/>
        <w:rPr>
          <w:noProof/>
        </w:rPr>
      </w:pPr>
      <w:r w:rsidRPr="00043E59">
        <w:rPr>
          <w:noProof/>
        </w:rPr>
        <w:t xml:space="preserve">Edwards, V. J., Holden, G. W., Felitti, V. J., &amp; Anda, R. F. (2003). Relationship Between Multiple Forms of Childhood Maltreatment and Adult Mental Health in Community Respondents: Results From the Adverse Childhood Experiences Study. </w:t>
      </w:r>
      <w:r w:rsidRPr="00043E59">
        <w:rPr>
          <w:i/>
          <w:noProof/>
        </w:rPr>
        <w:t>The American journal of psychiatry</w:t>
      </w:r>
      <w:r w:rsidRPr="00043E59">
        <w:rPr>
          <w:noProof/>
        </w:rPr>
        <w:t>,</w:t>
      </w:r>
      <w:r w:rsidRPr="00043E59">
        <w:rPr>
          <w:i/>
          <w:noProof/>
        </w:rPr>
        <w:t xml:space="preserve"> 160</w:t>
      </w:r>
      <w:r w:rsidRPr="00043E59">
        <w:rPr>
          <w:noProof/>
        </w:rPr>
        <w:t xml:space="preserve">(8), 1453-1460. </w:t>
      </w:r>
      <w:hyperlink r:id="rId25" w:history="1">
        <w:r w:rsidRPr="00043E59">
          <w:rPr>
            <w:rStyle w:val="Hyperlink"/>
            <w:noProof/>
          </w:rPr>
          <w:t>https://doi.org/10.1176/appi.ajp.160.8.1453</w:t>
        </w:r>
      </w:hyperlink>
      <w:r w:rsidRPr="00043E59">
        <w:rPr>
          <w:noProof/>
        </w:rPr>
        <w:t xml:space="preserve"> </w:t>
      </w:r>
    </w:p>
    <w:p w14:paraId="6A08789D" w14:textId="77777777" w:rsidR="00043E59" w:rsidRPr="00043E59" w:rsidRDefault="00043E59" w:rsidP="00043E59">
      <w:pPr>
        <w:pStyle w:val="EndNoteBibliography"/>
        <w:ind w:left="720" w:hanging="720"/>
        <w:rPr>
          <w:noProof/>
        </w:rPr>
      </w:pPr>
      <w:r w:rsidRPr="00043E59">
        <w:rPr>
          <w:noProof/>
        </w:rPr>
        <w:t xml:space="preserve">Fan, J., &amp; Lv, J. (2008). Sure independence screening for ultrahigh dimensional feature space. </w:t>
      </w:r>
      <w:r w:rsidRPr="00043E59">
        <w:rPr>
          <w:i/>
          <w:noProof/>
        </w:rPr>
        <w:t>Journal of the Royal Statistical Society: Series B (Statistical Methodology)</w:t>
      </w:r>
      <w:r w:rsidRPr="00043E59">
        <w:rPr>
          <w:noProof/>
        </w:rPr>
        <w:t>,</w:t>
      </w:r>
      <w:r w:rsidRPr="00043E59">
        <w:rPr>
          <w:i/>
          <w:noProof/>
        </w:rPr>
        <w:t xml:space="preserve"> 70</w:t>
      </w:r>
      <w:r w:rsidRPr="00043E59">
        <w:rPr>
          <w:noProof/>
        </w:rPr>
        <w:t xml:space="preserve">(5), 849-911. </w:t>
      </w:r>
    </w:p>
    <w:p w14:paraId="678473CD" w14:textId="77777777" w:rsidR="00043E59" w:rsidRPr="00043E59" w:rsidRDefault="00043E59" w:rsidP="00043E59">
      <w:pPr>
        <w:pStyle w:val="EndNoteBibliography"/>
        <w:ind w:left="720" w:hanging="720"/>
        <w:rPr>
          <w:noProof/>
        </w:rPr>
      </w:pPr>
      <w:r w:rsidRPr="00043E59">
        <w:rPr>
          <w:noProof/>
        </w:rPr>
        <w:t xml:space="preserve">Gray, J. A., Van Goozen, S., Van de Poll, N. E., &amp; Sergeant, J. (1994). Framework for a taxonomy of psychiatric disorder. </w:t>
      </w:r>
      <w:r w:rsidRPr="00043E59">
        <w:rPr>
          <w:i/>
          <w:noProof/>
        </w:rPr>
        <w:t>Emotions: Essays on emotion theory</w:t>
      </w:r>
      <w:r w:rsidRPr="00043E59">
        <w:rPr>
          <w:noProof/>
        </w:rPr>
        <w:t>,</w:t>
      </w:r>
      <w:r w:rsidRPr="00043E59">
        <w:rPr>
          <w:i/>
          <w:noProof/>
        </w:rPr>
        <w:t xml:space="preserve"> 12</w:t>
      </w:r>
      <w:r w:rsidRPr="00043E59">
        <w:rPr>
          <w:noProof/>
        </w:rPr>
        <w:t xml:space="preserve">, 29-59. </w:t>
      </w:r>
    </w:p>
    <w:p w14:paraId="5D27BA3C" w14:textId="34242BC1" w:rsidR="00043E59" w:rsidRPr="00043E59" w:rsidRDefault="00043E59" w:rsidP="00043E59">
      <w:pPr>
        <w:pStyle w:val="EndNoteBibliography"/>
        <w:ind w:left="720" w:hanging="720"/>
        <w:rPr>
          <w:noProof/>
        </w:rPr>
      </w:pPr>
      <w:r w:rsidRPr="00043E59">
        <w:rPr>
          <w:noProof/>
        </w:rPr>
        <w:t xml:space="preserve">Hankin, B. L., Abramson, L. Y., Moffitt, T. E., Silva, P. A., McGee, R., &amp; Angell, K. E. (1998). Development of depression from preadolescence to young adulthood: emerging gender differences in a 10-year longitudinal study. </w:t>
      </w:r>
      <w:r w:rsidRPr="00043E59">
        <w:rPr>
          <w:i/>
          <w:noProof/>
        </w:rPr>
        <w:t>J Abnorm Psychol</w:t>
      </w:r>
      <w:r w:rsidRPr="00043E59">
        <w:rPr>
          <w:noProof/>
        </w:rPr>
        <w:t>,</w:t>
      </w:r>
      <w:r w:rsidRPr="00043E59">
        <w:rPr>
          <w:i/>
          <w:noProof/>
        </w:rPr>
        <w:t xml:space="preserve"> 107</w:t>
      </w:r>
      <w:r w:rsidRPr="00043E59">
        <w:rPr>
          <w:noProof/>
        </w:rPr>
        <w:t xml:space="preserve">(1), 128-140. </w:t>
      </w:r>
      <w:hyperlink r:id="rId26" w:history="1">
        <w:r w:rsidRPr="00043E59">
          <w:rPr>
            <w:rStyle w:val="Hyperlink"/>
            <w:noProof/>
          </w:rPr>
          <w:t>https://doi.org/10.1037//0021-843x.107.1.128</w:t>
        </w:r>
      </w:hyperlink>
      <w:r w:rsidRPr="00043E59">
        <w:rPr>
          <w:noProof/>
        </w:rPr>
        <w:t xml:space="preserve"> </w:t>
      </w:r>
    </w:p>
    <w:p w14:paraId="493D8DFA" w14:textId="36981CFC" w:rsidR="00043E59" w:rsidRPr="00043E59" w:rsidRDefault="00043E59" w:rsidP="00043E59">
      <w:pPr>
        <w:pStyle w:val="EndNoteBibliography"/>
        <w:ind w:left="720" w:hanging="720"/>
        <w:rPr>
          <w:noProof/>
        </w:rPr>
      </w:pPr>
      <w:r w:rsidRPr="00043E59">
        <w:rPr>
          <w:noProof/>
        </w:rPr>
        <w:t xml:space="preserve">Hanson, J. L., Nacewicz, B. M., Sutterer, M. J., Cayo, A. A., Schaefer, S. M., Rudolph, K. D., Shirtcliff, E. A., Pollak, S. D., &amp; Davidson, R. J. (2015). Behavioral Problems After Early Life Stress: Contributions of the Hippocampus and Amygdala. </w:t>
      </w:r>
      <w:r w:rsidRPr="00043E59">
        <w:rPr>
          <w:i/>
          <w:noProof/>
        </w:rPr>
        <w:t>Biological psychiatry (1969)</w:t>
      </w:r>
      <w:r w:rsidRPr="00043E59">
        <w:rPr>
          <w:noProof/>
        </w:rPr>
        <w:t>,</w:t>
      </w:r>
      <w:r w:rsidRPr="00043E59">
        <w:rPr>
          <w:i/>
          <w:noProof/>
        </w:rPr>
        <w:t xml:space="preserve"> 77</w:t>
      </w:r>
      <w:r w:rsidRPr="00043E59">
        <w:rPr>
          <w:noProof/>
        </w:rPr>
        <w:t xml:space="preserve">(4), 314-323. </w:t>
      </w:r>
      <w:hyperlink r:id="rId27" w:history="1">
        <w:r w:rsidRPr="00043E59">
          <w:rPr>
            <w:rStyle w:val="Hyperlink"/>
            <w:noProof/>
          </w:rPr>
          <w:t>https://doi.org/10.1016/j.biopsych.2014.04.020</w:t>
        </w:r>
      </w:hyperlink>
      <w:r w:rsidRPr="00043E59">
        <w:rPr>
          <w:noProof/>
        </w:rPr>
        <w:t xml:space="preserve"> </w:t>
      </w:r>
    </w:p>
    <w:p w14:paraId="5EC4357E" w14:textId="4E3112FA" w:rsidR="00043E59" w:rsidRPr="00043E59" w:rsidRDefault="00043E59" w:rsidP="00043E59">
      <w:pPr>
        <w:pStyle w:val="EndNoteBibliography"/>
        <w:ind w:left="720" w:hanging="720"/>
        <w:rPr>
          <w:noProof/>
        </w:rPr>
      </w:pPr>
      <w:r w:rsidRPr="00043E59">
        <w:rPr>
          <w:noProof/>
        </w:rPr>
        <w:t xml:space="preserve">Heleniak, C., &amp; McLaughlin, K. A. (2020). Social-cognitive mechanisms in the cycle of violence: Cognitive and affective theory of mind, and externalizing psychopathology in children and adolescents. </w:t>
      </w:r>
      <w:r w:rsidRPr="00043E59">
        <w:rPr>
          <w:i/>
          <w:noProof/>
        </w:rPr>
        <w:t>Dev Psychopathol</w:t>
      </w:r>
      <w:r w:rsidRPr="00043E59">
        <w:rPr>
          <w:noProof/>
        </w:rPr>
        <w:t>,</w:t>
      </w:r>
      <w:r w:rsidRPr="00043E59">
        <w:rPr>
          <w:i/>
          <w:noProof/>
        </w:rPr>
        <w:t xml:space="preserve"> 32</w:t>
      </w:r>
      <w:r w:rsidRPr="00043E59">
        <w:rPr>
          <w:noProof/>
        </w:rPr>
        <w:t xml:space="preserve">(2), 735-750. </w:t>
      </w:r>
      <w:hyperlink r:id="rId28" w:history="1">
        <w:r w:rsidRPr="00043E59">
          <w:rPr>
            <w:rStyle w:val="Hyperlink"/>
            <w:noProof/>
          </w:rPr>
          <w:t>https://doi.org/10.1017/S0954579419000725</w:t>
        </w:r>
      </w:hyperlink>
      <w:r w:rsidRPr="00043E59">
        <w:rPr>
          <w:noProof/>
        </w:rPr>
        <w:t xml:space="preserve"> </w:t>
      </w:r>
    </w:p>
    <w:p w14:paraId="3755EDB6" w14:textId="3D30AA3B" w:rsidR="00043E59" w:rsidRPr="00043E59" w:rsidRDefault="00043E59" w:rsidP="00043E59">
      <w:pPr>
        <w:pStyle w:val="EndNoteBibliography"/>
        <w:ind w:left="720" w:hanging="720"/>
        <w:rPr>
          <w:noProof/>
        </w:rPr>
      </w:pPr>
      <w:r w:rsidRPr="00043E59">
        <w:rPr>
          <w:noProof/>
        </w:rPr>
        <w:t xml:space="preserve">Helfinstein, S. M., Kirwan, M. L., Benson, B. E., Hardin, M. G., Pine, D. S., Ernst, M., &amp; Fox, N. A. (2013). Validation of a child-friendly version of the monetary incentive delay task. </w:t>
      </w:r>
      <w:r w:rsidRPr="00043E59">
        <w:rPr>
          <w:i/>
          <w:noProof/>
        </w:rPr>
        <w:t>Social Cognitive and Affective Neuroscience</w:t>
      </w:r>
      <w:r w:rsidRPr="00043E59">
        <w:rPr>
          <w:noProof/>
        </w:rPr>
        <w:t>,</w:t>
      </w:r>
      <w:r w:rsidRPr="00043E59">
        <w:rPr>
          <w:i/>
          <w:noProof/>
        </w:rPr>
        <w:t xml:space="preserve"> 8</w:t>
      </w:r>
      <w:r w:rsidRPr="00043E59">
        <w:rPr>
          <w:noProof/>
        </w:rPr>
        <w:t xml:space="preserve">(6), 720-726. </w:t>
      </w:r>
      <w:hyperlink r:id="rId29" w:history="1">
        <w:r w:rsidRPr="00043E59">
          <w:rPr>
            <w:rStyle w:val="Hyperlink"/>
            <w:noProof/>
          </w:rPr>
          <w:t>https://doi.org/10.1093/scan/nss057</w:t>
        </w:r>
      </w:hyperlink>
      <w:r w:rsidRPr="00043E59">
        <w:rPr>
          <w:noProof/>
        </w:rPr>
        <w:t xml:space="preserve"> </w:t>
      </w:r>
    </w:p>
    <w:p w14:paraId="07E34DE2" w14:textId="523135F1" w:rsidR="00043E59" w:rsidRPr="00043E59" w:rsidRDefault="00043E59" w:rsidP="00043E59">
      <w:pPr>
        <w:pStyle w:val="EndNoteBibliography"/>
        <w:ind w:left="720" w:hanging="720"/>
        <w:rPr>
          <w:noProof/>
        </w:rPr>
      </w:pPr>
      <w:r w:rsidRPr="00043E59">
        <w:rPr>
          <w:noProof/>
        </w:rPr>
        <w:t xml:space="preserve">Kasparek, S. W., Jenness, J. L., &amp; McLaughlin, K. A. (2020). Reward Processing Modulates the Association Between Trauma Exposure and Externalizing Psychopathology. </w:t>
      </w:r>
      <w:r w:rsidRPr="00043E59">
        <w:rPr>
          <w:i/>
          <w:noProof/>
        </w:rPr>
        <w:t>Clinical Psychological Science</w:t>
      </w:r>
      <w:r w:rsidRPr="00043E59">
        <w:rPr>
          <w:noProof/>
        </w:rPr>
        <w:t>,</w:t>
      </w:r>
      <w:r w:rsidRPr="00043E59">
        <w:rPr>
          <w:i/>
          <w:noProof/>
        </w:rPr>
        <w:t xml:space="preserve"> 8</w:t>
      </w:r>
      <w:r w:rsidRPr="00043E59">
        <w:rPr>
          <w:noProof/>
        </w:rPr>
        <w:t xml:space="preserve">(6), 989-1006. </w:t>
      </w:r>
      <w:hyperlink r:id="rId30" w:history="1">
        <w:r w:rsidRPr="00043E59">
          <w:rPr>
            <w:rStyle w:val="Hyperlink"/>
            <w:noProof/>
          </w:rPr>
          <w:t>https://doi.org/10.1177/2167702620933570</w:t>
        </w:r>
      </w:hyperlink>
      <w:r w:rsidRPr="00043E59">
        <w:rPr>
          <w:noProof/>
        </w:rPr>
        <w:t xml:space="preserve"> </w:t>
      </w:r>
    </w:p>
    <w:p w14:paraId="0D3A6853" w14:textId="77777777" w:rsidR="00043E59" w:rsidRPr="00043E59" w:rsidRDefault="00043E59" w:rsidP="00043E59">
      <w:pPr>
        <w:pStyle w:val="EndNoteBibliography"/>
        <w:ind w:left="720" w:hanging="720"/>
        <w:rPr>
          <w:noProof/>
        </w:rPr>
      </w:pPr>
      <w:r w:rsidRPr="00043E59">
        <w:rPr>
          <w:noProof/>
        </w:rPr>
        <w:t xml:space="preserve">Kaufman Kantor, G., Holt, M., Mebert, C., Straus, M., Drach, K., Ricci, L., MacAllum, C., &amp; Brown, W. (2004). Development and psychometric properties of the Child Self-report multidimensional neglectful behavior scale (MNBS-CR). </w:t>
      </w:r>
      <w:r w:rsidRPr="00043E59">
        <w:rPr>
          <w:i/>
          <w:noProof/>
        </w:rPr>
        <w:t>Child Maltreatment</w:t>
      </w:r>
      <w:r w:rsidRPr="00043E59">
        <w:rPr>
          <w:noProof/>
        </w:rPr>
        <w:t>,</w:t>
      </w:r>
      <w:r w:rsidRPr="00043E59">
        <w:rPr>
          <w:i/>
          <w:noProof/>
        </w:rPr>
        <w:t xml:space="preserve"> 9</w:t>
      </w:r>
      <w:r w:rsidRPr="00043E59">
        <w:rPr>
          <w:noProof/>
        </w:rPr>
        <w:t xml:space="preserve">(4), 409-429. </w:t>
      </w:r>
    </w:p>
    <w:p w14:paraId="78453951" w14:textId="50474348" w:rsidR="00043E59" w:rsidRPr="00043E59" w:rsidRDefault="00043E59" w:rsidP="00043E59">
      <w:pPr>
        <w:pStyle w:val="EndNoteBibliography"/>
        <w:ind w:left="720" w:hanging="720"/>
        <w:rPr>
          <w:noProof/>
        </w:rPr>
      </w:pPr>
      <w:r w:rsidRPr="00043E59">
        <w:rPr>
          <w:noProof/>
        </w:rPr>
        <w:t xml:space="preserve">Kessler, R. C., McLaughlin, K. A., Green, J. G., Gruber, M. J., Sampson, N. A., Zaslavsky, A. M., Aguilar-Gaxiola, S., Alhamzawi, A. O., Alonso, J., Angermeyer, M., Benjet, C., Bromet, E., </w:t>
      </w:r>
      <w:r w:rsidRPr="00043E59">
        <w:rPr>
          <w:noProof/>
        </w:rPr>
        <w:lastRenderedPageBreak/>
        <w:t xml:space="preserve">Chatterji, S., de Girolamo, G., Demyttenaere, K., Fayyad, J., Florescu, S., Gal, G., Gureje, O., . . . Williams, D. R. (2010). Childhood adversities and adult psychopathology in the WHO World Mental Health Surveys. </w:t>
      </w:r>
      <w:r w:rsidRPr="00043E59">
        <w:rPr>
          <w:i/>
          <w:noProof/>
        </w:rPr>
        <w:t>Br J Psychiatry</w:t>
      </w:r>
      <w:r w:rsidRPr="00043E59">
        <w:rPr>
          <w:noProof/>
        </w:rPr>
        <w:t>,</w:t>
      </w:r>
      <w:r w:rsidRPr="00043E59">
        <w:rPr>
          <w:i/>
          <w:noProof/>
        </w:rPr>
        <w:t xml:space="preserve"> 197</w:t>
      </w:r>
      <w:r w:rsidRPr="00043E59">
        <w:rPr>
          <w:noProof/>
        </w:rPr>
        <w:t xml:space="preserve">(5), 378-385. </w:t>
      </w:r>
      <w:hyperlink r:id="rId31" w:history="1">
        <w:r w:rsidRPr="00043E59">
          <w:rPr>
            <w:rStyle w:val="Hyperlink"/>
            <w:noProof/>
          </w:rPr>
          <w:t>https://doi.org/10.1192/bjp.bp.110.080499</w:t>
        </w:r>
      </w:hyperlink>
      <w:r w:rsidRPr="00043E59">
        <w:rPr>
          <w:noProof/>
        </w:rPr>
        <w:t xml:space="preserve"> </w:t>
      </w:r>
    </w:p>
    <w:p w14:paraId="0BCACFD9" w14:textId="6D33CE6F" w:rsidR="00043E59" w:rsidRPr="00043E59" w:rsidRDefault="00043E59" w:rsidP="00043E59">
      <w:pPr>
        <w:pStyle w:val="EndNoteBibliography"/>
        <w:ind w:left="720" w:hanging="720"/>
        <w:rPr>
          <w:noProof/>
        </w:rPr>
      </w:pPr>
      <w:r w:rsidRPr="00043E59">
        <w:rPr>
          <w:noProof/>
        </w:rPr>
        <w:t xml:space="preserve">Kim, S. G., Weissman, D. G., Sheridan, M. A., &amp; McLaughlin, K. A. (2021). Child abuse and automatic emotion regulation in children and adolescents. </w:t>
      </w:r>
      <w:r w:rsidRPr="00043E59">
        <w:rPr>
          <w:i/>
          <w:noProof/>
        </w:rPr>
        <w:t>Dev Psychopathol</w:t>
      </w:r>
      <w:r w:rsidRPr="00043E59">
        <w:rPr>
          <w:noProof/>
        </w:rPr>
        <w:t xml:space="preserve">, 1-11. </w:t>
      </w:r>
      <w:hyperlink r:id="rId32" w:history="1">
        <w:r w:rsidRPr="00043E59">
          <w:rPr>
            <w:rStyle w:val="Hyperlink"/>
            <w:noProof/>
          </w:rPr>
          <w:t>https://doi.org/10.1017/S0954579421000663</w:t>
        </w:r>
      </w:hyperlink>
      <w:r w:rsidRPr="00043E59">
        <w:rPr>
          <w:noProof/>
        </w:rPr>
        <w:t xml:space="preserve"> </w:t>
      </w:r>
    </w:p>
    <w:p w14:paraId="21497251" w14:textId="6C096462" w:rsidR="00043E59" w:rsidRPr="00043E59" w:rsidRDefault="00043E59" w:rsidP="00043E59">
      <w:pPr>
        <w:pStyle w:val="EndNoteBibliography"/>
        <w:ind w:left="720" w:hanging="720"/>
        <w:rPr>
          <w:noProof/>
        </w:rPr>
      </w:pPr>
      <w:r w:rsidRPr="00043E59">
        <w:rPr>
          <w:noProof/>
        </w:rPr>
        <w:t xml:space="preserve">Kirby, K. N., &amp; Petry, N. M. (2004). Heroin and cocaine abusers have higher discount rates for delayed rewards than alcoholics or non-drug-using controls. </w:t>
      </w:r>
      <w:r w:rsidRPr="00043E59">
        <w:rPr>
          <w:i/>
          <w:noProof/>
        </w:rPr>
        <w:t>Addiction (Abingdon, England)</w:t>
      </w:r>
      <w:r w:rsidRPr="00043E59">
        <w:rPr>
          <w:noProof/>
        </w:rPr>
        <w:t>,</w:t>
      </w:r>
      <w:r w:rsidRPr="00043E59">
        <w:rPr>
          <w:i/>
          <w:noProof/>
        </w:rPr>
        <w:t xml:space="preserve"> 99</w:t>
      </w:r>
      <w:r w:rsidRPr="00043E59">
        <w:rPr>
          <w:noProof/>
        </w:rPr>
        <w:t xml:space="preserve">(4), 461-471. </w:t>
      </w:r>
      <w:hyperlink r:id="rId33" w:history="1">
        <w:r w:rsidRPr="00043E59">
          <w:rPr>
            <w:rStyle w:val="Hyperlink"/>
            <w:noProof/>
          </w:rPr>
          <w:t>https://doi.org/10.1111/j.1360-0443.2003.00669.x</w:t>
        </w:r>
      </w:hyperlink>
      <w:r w:rsidRPr="00043E59">
        <w:rPr>
          <w:noProof/>
        </w:rPr>
        <w:t xml:space="preserve"> </w:t>
      </w:r>
    </w:p>
    <w:p w14:paraId="0EDBB7ED" w14:textId="77777777" w:rsidR="00043E59" w:rsidRPr="00043E59" w:rsidRDefault="00043E59" w:rsidP="00043E59">
      <w:pPr>
        <w:pStyle w:val="EndNoteBibliography"/>
        <w:ind w:left="720" w:hanging="720"/>
        <w:rPr>
          <w:noProof/>
        </w:rPr>
      </w:pPr>
      <w:r w:rsidRPr="00043E59">
        <w:rPr>
          <w:noProof/>
        </w:rPr>
        <w:t xml:space="preserve">Kovacs, M. Children Depression Inventory (CDI) manual. 1992. </w:t>
      </w:r>
      <w:r w:rsidRPr="00043E59">
        <w:rPr>
          <w:i/>
          <w:noProof/>
        </w:rPr>
        <w:t>Toronto, Ontario: Multi-Health Systems</w:t>
      </w:r>
      <w:r w:rsidRPr="00043E59">
        <w:rPr>
          <w:noProof/>
        </w:rPr>
        <w:t xml:space="preserve">. </w:t>
      </w:r>
    </w:p>
    <w:p w14:paraId="511482BD" w14:textId="6DAB35C0" w:rsidR="00043E59" w:rsidRPr="00043E59" w:rsidRDefault="00043E59" w:rsidP="00043E59">
      <w:pPr>
        <w:pStyle w:val="EndNoteBibliography"/>
        <w:ind w:left="720" w:hanging="720"/>
        <w:rPr>
          <w:noProof/>
        </w:rPr>
      </w:pPr>
      <w:r w:rsidRPr="00043E59">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043E59">
        <w:rPr>
          <w:i/>
          <w:noProof/>
        </w:rPr>
        <w:t>The Lancet. Psychiatry</w:t>
      </w:r>
      <w:r w:rsidRPr="00043E59">
        <w:rPr>
          <w:noProof/>
        </w:rPr>
        <w:t>,</w:t>
      </w:r>
      <w:r w:rsidRPr="00043E59">
        <w:rPr>
          <w:i/>
          <w:noProof/>
        </w:rPr>
        <w:t xml:space="preserve"> 6</w:t>
      </w:r>
      <w:r w:rsidRPr="00043E59">
        <w:rPr>
          <w:noProof/>
        </w:rPr>
        <w:t xml:space="preserve">(3), 247-256. </w:t>
      </w:r>
      <w:hyperlink r:id="rId34" w:history="1">
        <w:r w:rsidRPr="00043E59">
          <w:rPr>
            <w:rStyle w:val="Hyperlink"/>
            <w:noProof/>
          </w:rPr>
          <w:t>https://doi.org/10.1016/S2215-0366(19)30031-8</w:t>
        </w:r>
      </w:hyperlink>
      <w:r w:rsidRPr="00043E59">
        <w:rPr>
          <w:noProof/>
        </w:rPr>
        <w:t xml:space="preserve"> </w:t>
      </w:r>
    </w:p>
    <w:p w14:paraId="61606648" w14:textId="77777777" w:rsidR="00043E59" w:rsidRPr="00043E59" w:rsidRDefault="00043E59" w:rsidP="00043E59">
      <w:pPr>
        <w:pStyle w:val="EndNoteBibliography"/>
        <w:ind w:left="720" w:hanging="720"/>
        <w:rPr>
          <w:noProof/>
        </w:rPr>
      </w:pPr>
      <w:r w:rsidRPr="00043E59">
        <w:rPr>
          <w:noProof/>
        </w:rPr>
        <w:t xml:space="preserve">Liu, X., Guo, C., Liu, L., Wang, A., Hu, L., Tang, M., Chai, F., Zhao, G., Yang, J., &amp; Sun, L. (1997). Reliability and validity of the Youth Self-Report (YSR) of Achenbach's Child Behavior Checklist (CBCL). </w:t>
      </w:r>
      <w:r w:rsidRPr="00043E59">
        <w:rPr>
          <w:i/>
          <w:noProof/>
        </w:rPr>
        <w:t>Chinese Mental Health Journal</w:t>
      </w:r>
      <w:r w:rsidRPr="00043E59">
        <w:rPr>
          <w:noProof/>
        </w:rPr>
        <w:t xml:space="preserve">. </w:t>
      </w:r>
    </w:p>
    <w:p w14:paraId="5D26CACC" w14:textId="07D99A85" w:rsidR="00043E59" w:rsidRPr="00043E59" w:rsidRDefault="00043E59" w:rsidP="00043E59">
      <w:pPr>
        <w:pStyle w:val="EndNoteBibliography"/>
        <w:ind w:left="720" w:hanging="720"/>
        <w:rPr>
          <w:noProof/>
        </w:rPr>
      </w:pPr>
      <w:r w:rsidRPr="00043E59">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043E59">
        <w:rPr>
          <w:i/>
          <w:noProof/>
        </w:rPr>
        <w:t>Nature (London)</w:t>
      </w:r>
      <w:r w:rsidRPr="00043E59">
        <w:rPr>
          <w:noProof/>
        </w:rPr>
        <w:t>,</w:t>
      </w:r>
      <w:r w:rsidRPr="00043E59">
        <w:rPr>
          <w:i/>
          <w:noProof/>
        </w:rPr>
        <w:t xml:space="preserve"> 603</w:t>
      </w:r>
      <w:r w:rsidRPr="00043E59">
        <w:rPr>
          <w:noProof/>
        </w:rPr>
        <w:t xml:space="preserve">(7902), 654-660. </w:t>
      </w:r>
      <w:hyperlink r:id="rId35" w:history="1">
        <w:r w:rsidRPr="00043E59">
          <w:rPr>
            <w:rStyle w:val="Hyperlink"/>
            <w:noProof/>
          </w:rPr>
          <w:t>https://doi.org/10.1038/s41586-022-04492-9</w:t>
        </w:r>
      </w:hyperlink>
      <w:r w:rsidRPr="00043E59">
        <w:rPr>
          <w:noProof/>
        </w:rPr>
        <w:t xml:space="preserve"> </w:t>
      </w:r>
    </w:p>
    <w:p w14:paraId="6151FC97" w14:textId="4F43E66A" w:rsidR="00043E59" w:rsidRPr="00043E59" w:rsidRDefault="00043E59" w:rsidP="00043E59">
      <w:pPr>
        <w:pStyle w:val="EndNoteBibliography"/>
        <w:ind w:left="720" w:hanging="720"/>
        <w:rPr>
          <w:noProof/>
        </w:rPr>
      </w:pPr>
      <w:r w:rsidRPr="00043E59">
        <w:rPr>
          <w:noProof/>
        </w:rPr>
        <w:t xml:space="preserve">Marshall, W. A., &amp; Tanner, J. M. (1969). Variations in pattern of pubertal changes in girls. </w:t>
      </w:r>
      <w:r w:rsidRPr="00043E59">
        <w:rPr>
          <w:i/>
          <w:noProof/>
        </w:rPr>
        <w:t>Arch Dis Child</w:t>
      </w:r>
      <w:r w:rsidRPr="00043E59">
        <w:rPr>
          <w:noProof/>
        </w:rPr>
        <w:t>,</w:t>
      </w:r>
      <w:r w:rsidRPr="00043E59">
        <w:rPr>
          <w:i/>
          <w:noProof/>
        </w:rPr>
        <w:t xml:space="preserve"> 44</w:t>
      </w:r>
      <w:r w:rsidRPr="00043E59">
        <w:rPr>
          <w:noProof/>
        </w:rPr>
        <w:t xml:space="preserve">(235), 291-303. </w:t>
      </w:r>
      <w:hyperlink r:id="rId36" w:history="1">
        <w:r w:rsidRPr="00043E59">
          <w:rPr>
            <w:rStyle w:val="Hyperlink"/>
            <w:noProof/>
          </w:rPr>
          <w:t>https://doi.org/10.1136/adc.44.235.291</w:t>
        </w:r>
      </w:hyperlink>
      <w:r w:rsidRPr="00043E59">
        <w:rPr>
          <w:noProof/>
        </w:rPr>
        <w:t xml:space="preserve"> </w:t>
      </w:r>
    </w:p>
    <w:p w14:paraId="0210C435" w14:textId="7CF45A57" w:rsidR="00043E59" w:rsidRPr="00043E59" w:rsidRDefault="00043E59" w:rsidP="00043E59">
      <w:pPr>
        <w:pStyle w:val="EndNoteBibliography"/>
        <w:ind w:left="720" w:hanging="720"/>
        <w:rPr>
          <w:noProof/>
        </w:rPr>
      </w:pPr>
      <w:r w:rsidRPr="00043E59">
        <w:rPr>
          <w:noProof/>
        </w:rPr>
        <w:t xml:space="preserve">Marshall, W. A., &amp; Tanner, J. M. (1970). Variations in the pattern of pubertal changes in boys. </w:t>
      </w:r>
      <w:r w:rsidRPr="00043E59">
        <w:rPr>
          <w:i/>
          <w:noProof/>
        </w:rPr>
        <w:t>Arch Dis Child</w:t>
      </w:r>
      <w:r w:rsidRPr="00043E59">
        <w:rPr>
          <w:noProof/>
        </w:rPr>
        <w:t>,</w:t>
      </w:r>
      <w:r w:rsidRPr="00043E59">
        <w:rPr>
          <w:i/>
          <w:noProof/>
        </w:rPr>
        <w:t xml:space="preserve"> 45</w:t>
      </w:r>
      <w:r w:rsidRPr="00043E59">
        <w:rPr>
          <w:noProof/>
        </w:rPr>
        <w:t xml:space="preserve">(239), 13-23. </w:t>
      </w:r>
      <w:hyperlink r:id="rId37" w:history="1">
        <w:r w:rsidRPr="00043E59">
          <w:rPr>
            <w:rStyle w:val="Hyperlink"/>
            <w:noProof/>
          </w:rPr>
          <w:t>https://doi.org/10.1136/adc.45.239.13</w:t>
        </w:r>
      </w:hyperlink>
      <w:r w:rsidRPr="00043E59">
        <w:rPr>
          <w:noProof/>
        </w:rPr>
        <w:t xml:space="preserve"> </w:t>
      </w:r>
    </w:p>
    <w:p w14:paraId="3F3A1FF6" w14:textId="12BED350" w:rsidR="00043E59" w:rsidRPr="00043E59" w:rsidRDefault="00043E59" w:rsidP="00043E59">
      <w:pPr>
        <w:pStyle w:val="EndNoteBibliography"/>
        <w:ind w:left="720" w:hanging="720"/>
        <w:rPr>
          <w:noProof/>
        </w:rPr>
      </w:pPr>
      <w:r w:rsidRPr="00043E59">
        <w:rPr>
          <w:noProof/>
        </w:rPr>
        <w:t xml:space="preserve">McLaughlin, K. A. (2016). Future Directions in Childhood Adversity and Youth Psychopathology. </w:t>
      </w:r>
      <w:r w:rsidRPr="00043E59">
        <w:rPr>
          <w:i/>
          <w:noProof/>
        </w:rPr>
        <w:t>J Clin Child Adolesc Psychol</w:t>
      </w:r>
      <w:r w:rsidRPr="00043E59">
        <w:rPr>
          <w:noProof/>
        </w:rPr>
        <w:t>,</w:t>
      </w:r>
      <w:r w:rsidRPr="00043E59">
        <w:rPr>
          <w:i/>
          <w:noProof/>
        </w:rPr>
        <w:t xml:space="preserve"> 45</w:t>
      </w:r>
      <w:r w:rsidRPr="00043E59">
        <w:rPr>
          <w:noProof/>
        </w:rPr>
        <w:t xml:space="preserve">(3), 361-382. </w:t>
      </w:r>
      <w:hyperlink r:id="rId38" w:history="1">
        <w:r w:rsidRPr="00043E59">
          <w:rPr>
            <w:rStyle w:val="Hyperlink"/>
            <w:noProof/>
          </w:rPr>
          <w:t>https://doi.org/10.1080/15374416.2015.1110823</w:t>
        </w:r>
      </w:hyperlink>
      <w:r w:rsidRPr="00043E59">
        <w:rPr>
          <w:noProof/>
        </w:rPr>
        <w:t xml:space="preserve"> </w:t>
      </w:r>
    </w:p>
    <w:p w14:paraId="59424472" w14:textId="4607ADB9" w:rsidR="00043E59" w:rsidRPr="00043E59" w:rsidRDefault="00043E59" w:rsidP="00043E59">
      <w:pPr>
        <w:pStyle w:val="EndNoteBibliography"/>
        <w:ind w:left="720" w:hanging="720"/>
        <w:rPr>
          <w:noProof/>
        </w:rPr>
      </w:pPr>
      <w:r w:rsidRPr="00043E59">
        <w:rPr>
          <w:noProof/>
        </w:rPr>
        <w:t xml:space="preserve">McLaughlin, K. A., Colich, N. L., Rodman, A. M., &amp; Weissman, D. G. (2020). Mechanisms linking childhood trauma exposure and psychopathology: a transdiagnostic model of risk and resilience. </w:t>
      </w:r>
      <w:r w:rsidRPr="00043E59">
        <w:rPr>
          <w:i/>
          <w:noProof/>
        </w:rPr>
        <w:t>BMC Med</w:t>
      </w:r>
      <w:r w:rsidRPr="00043E59">
        <w:rPr>
          <w:noProof/>
        </w:rPr>
        <w:t>,</w:t>
      </w:r>
      <w:r w:rsidRPr="00043E59">
        <w:rPr>
          <w:i/>
          <w:noProof/>
        </w:rPr>
        <w:t xml:space="preserve"> 18</w:t>
      </w:r>
      <w:r w:rsidRPr="00043E59">
        <w:rPr>
          <w:noProof/>
        </w:rPr>
        <w:t xml:space="preserve">(1), 96. </w:t>
      </w:r>
      <w:hyperlink r:id="rId39" w:history="1">
        <w:r w:rsidRPr="00043E59">
          <w:rPr>
            <w:rStyle w:val="Hyperlink"/>
            <w:noProof/>
          </w:rPr>
          <w:t>https://doi.org/10.1186/s12916-020-01561-6</w:t>
        </w:r>
      </w:hyperlink>
      <w:r w:rsidRPr="00043E59">
        <w:rPr>
          <w:noProof/>
        </w:rPr>
        <w:t xml:space="preserve"> </w:t>
      </w:r>
    </w:p>
    <w:p w14:paraId="24EDA1B8" w14:textId="1690ED00" w:rsidR="00043E59" w:rsidRPr="00043E59" w:rsidRDefault="00043E59" w:rsidP="00043E59">
      <w:pPr>
        <w:pStyle w:val="EndNoteBibliography"/>
        <w:ind w:left="720" w:hanging="720"/>
        <w:rPr>
          <w:noProof/>
        </w:rPr>
      </w:pPr>
      <w:r w:rsidRPr="00043E59">
        <w:rPr>
          <w:noProof/>
        </w:rPr>
        <w:t xml:space="preserve">McLaughlin, K. A., DeCross, S. N., Jovanovic, T., &amp; Tottenham, N. (2019). Mechanisms linking childhood adversity with psychopathology: Learning as an intervention target. </w:t>
      </w:r>
      <w:r w:rsidRPr="00043E59">
        <w:rPr>
          <w:i/>
          <w:noProof/>
        </w:rPr>
        <w:t>Behav Res Ther</w:t>
      </w:r>
      <w:r w:rsidRPr="00043E59">
        <w:rPr>
          <w:noProof/>
        </w:rPr>
        <w:t>,</w:t>
      </w:r>
      <w:r w:rsidRPr="00043E59">
        <w:rPr>
          <w:i/>
          <w:noProof/>
        </w:rPr>
        <w:t xml:space="preserve"> 118</w:t>
      </w:r>
      <w:r w:rsidRPr="00043E59">
        <w:rPr>
          <w:noProof/>
        </w:rPr>
        <w:t xml:space="preserve">, 101-109. </w:t>
      </w:r>
      <w:hyperlink r:id="rId40" w:history="1">
        <w:r w:rsidRPr="00043E59">
          <w:rPr>
            <w:rStyle w:val="Hyperlink"/>
            <w:noProof/>
          </w:rPr>
          <w:t>https://doi.org/10.1016/j.brat.2019.04.008</w:t>
        </w:r>
      </w:hyperlink>
      <w:r w:rsidRPr="00043E59">
        <w:rPr>
          <w:noProof/>
        </w:rPr>
        <w:t xml:space="preserve"> </w:t>
      </w:r>
    </w:p>
    <w:p w14:paraId="26293CB8" w14:textId="768A33E5" w:rsidR="00043E59" w:rsidRPr="00043E59" w:rsidRDefault="00043E59" w:rsidP="00043E59">
      <w:pPr>
        <w:pStyle w:val="EndNoteBibliography"/>
        <w:ind w:left="720" w:hanging="720"/>
        <w:rPr>
          <w:noProof/>
        </w:rPr>
      </w:pPr>
      <w:r w:rsidRPr="00043E59">
        <w:rPr>
          <w:noProof/>
        </w:rPr>
        <w:t xml:space="preserve">McLaughlin, K. A., Greif Green, J., Gruber, M. J., Sampson, N. A., Zaslavsky, A. M., &amp; Kessler, R. C. (2012). Childhood adversities and first onset of psychiatric disorders in a national sample of US adolescents. </w:t>
      </w:r>
      <w:r w:rsidRPr="00043E59">
        <w:rPr>
          <w:i/>
          <w:noProof/>
        </w:rPr>
        <w:t>Arch Gen Psychiatry</w:t>
      </w:r>
      <w:r w:rsidRPr="00043E59">
        <w:rPr>
          <w:noProof/>
        </w:rPr>
        <w:t>,</w:t>
      </w:r>
      <w:r w:rsidRPr="00043E59">
        <w:rPr>
          <w:i/>
          <w:noProof/>
        </w:rPr>
        <w:t xml:space="preserve"> 69</w:t>
      </w:r>
      <w:r w:rsidRPr="00043E59">
        <w:rPr>
          <w:noProof/>
        </w:rPr>
        <w:t xml:space="preserve">(11), 1151-1160. </w:t>
      </w:r>
      <w:hyperlink r:id="rId41" w:history="1">
        <w:r w:rsidRPr="00043E59">
          <w:rPr>
            <w:rStyle w:val="Hyperlink"/>
            <w:noProof/>
          </w:rPr>
          <w:t>https://doi.org/10.1001/archgenpsychiatry.2011.2277</w:t>
        </w:r>
      </w:hyperlink>
      <w:r w:rsidRPr="00043E59">
        <w:rPr>
          <w:noProof/>
        </w:rPr>
        <w:t xml:space="preserve"> </w:t>
      </w:r>
    </w:p>
    <w:p w14:paraId="242E6763" w14:textId="467297F4" w:rsidR="00043E59" w:rsidRPr="00043E59" w:rsidRDefault="00043E59" w:rsidP="00043E59">
      <w:pPr>
        <w:pStyle w:val="EndNoteBibliography"/>
        <w:ind w:left="720" w:hanging="720"/>
        <w:rPr>
          <w:noProof/>
        </w:rPr>
      </w:pPr>
      <w:r w:rsidRPr="00043E59">
        <w:rPr>
          <w:noProof/>
        </w:rPr>
        <w:lastRenderedPageBreak/>
        <w:t xml:space="preserve">McLaughlin, K. A., &amp; Sheridan, M. A. (2016). Beyond Cumulative Risk: A Dimensional Approach to Childhood Adversity. </w:t>
      </w:r>
      <w:r w:rsidRPr="00043E59">
        <w:rPr>
          <w:i/>
          <w:noProof/>
        </w:rPr>
        <w:t>Curr Dir Psychol Sci</w:t>
      </w:r>
      <w:r w:rsidRPr="00043E59">
        <w:rPr>
          <w:noProof/>
        </w:rPr>
        <w:t>,</w:t>
      </w:r>
      <w:r w:rsidRPr="00043E59">
        <w:rPr>
          <w:i/>
          <w:noProof/>
        </w:rPr>
        <w:t xml:space="preserve"> 25</w:t>
      </w:r>
      <w:r w:rsidRPr="00043E59">
        <w:rPr>
          <w:noProof/>
        </w:rPr>
        <w:t xml:space="preserve">(4), 239-245. </w:t>
      </w:r>
      <w:hyperlink r:id="rId42" w:history="1">
        <w:r w:rsidRPr="00043E59">
          <w:rPr>
            <w:rStyle w:val="Hyperlink"/>
            <w:noProof/>
          </w:rPr>
          <w:t>https://doi.org/10.1177/0963721416655883</w:t>
        </w:r>
      </w:hyperlink>
      <w:r w:rsidRPr="00043E59">
        <w:rPr>
          <w:noProof/>
        </w:rPr>
        <w:t xml:space="preserve"> </w:t>
      </w:r>
    </w:p>
    <w:p w14:paraId="59899602" w14:textId="3486CCE4" w:rsidR="00043E59" w:rsidRPr="00043E59" w:rsidRDefault="00043E59" w:rsidP="00043E59">
      <w:pPr>
        <w:pStyle w:val="EndNoteBibliography"/>
        <w:ind w:left="720" w:hanging="720"/>
        <w:rPr>
          <w:noProof/>
        </w:rPr>
      </w:pPr>
      <w:r w:rsidRPr="00043E59">
        <w:rPr>
          <w:noProof/>
        </w:rPr>
        <w:t xml:space="preserve">McLaughlin, K. A., Sheridan, M. A., Gold, A. L., Duys, A., Lambert, H. K., Peverill, M., Heleniak, C., Shechner, T., Wojcieszak, Z., &amp; Pine, D. S. (2016). Maltreatment Exposure, Brain Structure, and Fear Conditioning in Children and Adolescents. </w:t>
      </w:r>
      <w:r w:rsidRPr="00043E59">
        <w:rPr>
          <w:i/>
          <w:noProof/>
        </w:rPr>
        <w:t>Neuropsychopharmacology (New York, N.Y.)</w:t>
      </w:r>
      <w:r w:rsidRPr="00043E59">
        <w:rPr>
          <w:noProof/>
        </w:rPr>
        <w:t>,</w:t>
      </w:r>
      <w:r w:rsidRPr="00043E59">
        <w:rPr>
          <w:i/>
          <w:noProof/>
        </w:rPr>
        <w:t xml:space="preserve"> 41</w:t>
      </w:r>
      <w:r w:rsidRPr="00043E59">
        <w:rPr>
          <w:noProof/>
        </w:rPr>
        <w:t xml:space="preserve">(8), 1956-1964. </w:t>
      </w:r>
      <w:hyperlink r:id="rId43" w:history="1">
        <w:r w:rsidRPr="00043E59">
          <w:rPr>
            <w:rStyle w:val="Hyperlink"/>
            <w:noProof/>
          </w:rPr>
          <w:t>https://doi.org/10.1038/npp.2015.365</w:t>
        </w:r>
      </w:hyperlink>
      <w:r w:rsidRPr="00043E59">
        <w:rPr>
          <w:noProof/>
        </w:rPr>
        <w:t xml:space="preserve"> </w:t>
      </w:r>
    </w:p>
    <w:p w14:paraId="1AB42CBC" w14:textId="662DBF99" w:rsidR="00043E59" w:rsidRPr="00043E59" w:rsidRDefault="00043E59" w:rsidP="00043E59">
      <w:pPr>
        <w:pStyle w:val="EndNoteBibliography"/>
        <w:ind w:left="720" w:hanging="720"/>
        <w:rPr>
          <w:noProof/>
        </w:rPr>
      </w:pPr>
      <w:r w:rsidRPr="00043E59">
        <w:rPr>
          <w:noProof/>
        </w:rPr>
        <w:t xml:space="preserve">McLaughlin, K. A., Sheridan, M. A., &amp; Lambert, H. K. (2014). Childhood adversity and neural development: Deprivation and threat as distinct dimensions of early experience. </w:t>
      </w:r>
      <w:r w:rsidRPr="00043E59">
        <w:rPr>
          <w:i/>
          <w:noProof/>
        </w:rPr>
        <w:t>Neuroscience &amp; Biobehavioral Reviews</w:t>
      </w:r>
      <w:r w:rsidRPr="00043E59">
        <w:rPr>
          <w:noProof/>
        </w:rPr>
        <w:t>,</w:t>
      </w:r>
      <w:r w:rsidRPr="00043E59">
        <w:rPr>
          <w:i/>
          <w:noProof/>
        </w:rPr>
        <w:t xml:space="preserve"> 47</w:t>
      </w:r>
      <w:r w:rsidRPr="00043E59">
        <w:rPr>
          <w:noProof/>
        </w:rPr>
        <w:t xml:space="preserve">, 578-591. </w:t>
      </w:r>
      <w:hyperlink r:id="rId44" w:history="1">
        <w:r w:rsidRPr="00043E59">
          <w:rPr>
            <w:rStyle w:val="Hyperlink"/>
            <w:noProof/>
          </w:rPr>
          <w:t>https://doi.org/https://doi.org/10.1016/j.neubiorev.2014.10.012</w:t>
        </w:r>
      </w:hyperlink>
      <w:r w:rsidRPr="00043E59">
        <w:rPr>
          <w:noProof/>
        </w:rPr>
        <w:t xml:space="preserve"> </w:t>
      </w:r>
    </w:p>
    <w:p w14:paraId="0E8C6D4F" w14:textId="75487C9D" w:rsidR="00043E59" w:rsidRPr="00043E59" w:rsidRDefault="00043E59" w:rsidP="00043E59">
      <w:pPr>
        <w:pStyle w:val="EndNoteBibliography"/>
        <w:ind w:left="720" w:hanging="720"/>
        <w:rPr>
          <w:noProof/>
        </w:rPr>
      </w:pPr>
      <w:r w:rsidRPr="00043E59">
        <w:rPr>
          <w:noProof/>
        </w:rPr>
        <w:t xml:space="preserve">McLaughlin, K. A., Weissman, D., &amp; Bitran, D. (2019). Childhood Adversity and Neural Development: A Systematic Review. </w:t>
      </w:r>
      <w:r w:rsidRPr="00043E59">
        <w:rPr>
          <w:i/>
          <w:noProof/>
        </w:rPr>
        <w:t>Annu Rev Dev Psychol</w:t>
      </w:r>
      <w:r w:rsidRPr="00043E59">
        <w:rPr>
          <w:noProof/>
        </w:rPr>
        <w:t>,</w:t>
      </w:r>
      <w:r w:rsidRPr="00043E59">
        <w:rPr>
          <w:i/>
          <w:noProof/>
        </w:rPr>
        <w:t xml:space="preserve"> 1</w:t>
      </w:r>
      <w:r w:rsidRPr="00043E59">
        <w:rPr>
          <w:noProof/>
        </w:rPr>
        <w:t xml:space="preserve">, 277-312. </w:t>
      </w:r>
      <w:hyperlink r:id="rId45" w:history="1">
        <w:r w:rsidRPr="00043E59">
          <w:rPr>
            <w:rStyle w:val="Hyperlink"/>
            <w:noProof/>
          </w:rPr>
          <w:t>https://doi.org/10.1146/annurev-devpsych-121318-084950</w:t>
        </w:r>
      </w:hyperlink>
      <w:r w:rsidRPr="00043E59">
        <w:rPr>
          <w:noProof/>
        </w:rPr>
        <w:t xml:space="preserve"> </w:t>
      </w:r>
    </w:p>
    <w:p w14:paraId="50A0DAEC" w14:textId="4D0DCA8B" w:rsidR="00043E59" w:rsidRPr="00043E59" w:rsidRDefault="00043E59" w:rsidP="00043E59">
      <w:pPr>
        <w:pStyle w:val="EndNoteBibliography"/>
        <w:ind w:left="720" w:hanging="720"/>
        <w:rPr>
          <w:noProof/>
        </w:rPr>
      </w:pPr>
      <w:r w:rsidRPr="00043E59">
        <w:rPr>
          <w:noProof/>
        </w:rPr>
        <w:t xml:space="preserve">McNeilly, E. A., Peverill, M., Jung, J., &amp; McLaughlin, K. A. (2021). Executive function as a mechanism linking socioeconomic status to internalizing and externalizing psychopathology in children and adolescents. </w:t>
      </w:r>
      <w:r w:rsidRPr="00043E59">
        <w:rPr>
          <w:i/>
          <w:noProof/>
        </w:rPr>
        <w:t>Journal of adolescence (London, England.)</w:t>
      </w:r>
      <w:r w:rsidRPr="00043E59">
        <w:rPr>
          <w:noProof/>
        </w:rPr>
        <w:t>,</w:t>
      </w:r>
      <w:r w:rsidRPr="00043E59">
        <w:rPr>
          <w:i/>
          <w:noProof/>
        </w:rPr>
        <w:t xml:space="preserve"> 89</w:t>
      </w:r>
      <w:r w:rsidRPr="00043E59">
        <w:rPr>
          <w:noProof/>
        </w:rPr>
        <w:t xml:space="preserve">, 149-160. </w:t>
      </w:r>
      <w:hyperlink r:id="rId46" w:history="1">
        <w:r w:rsidRPr="00043E59">
          <w:rPr>
            <w:rStyle w:val="Hyperlink"/>
            <w:noProof/>
          </w:rPr>
          <w:t>https://doi.org/10.1016/j.adolescence.2021.04.010</w:t>
        </w:r>
      </w:hyperlink>
      <w:r w:rsidRPr="00043E59">
        <w:rPr>
          <w:noProof/>
        </w:rPr>
        <w:t xml:space="preserve"> </w:t>
      </w:r>
    </w:p>
    <w:p w14:paraId="41B66D21" w14:textId="029DC9F0" w:rsidR="00043E59" w:rsidRPr="00043E59" w:rsidRDefault="00043E59" w:rsidP="00043E59">
      <w:pPr>
        <w:pStyle w:val="EndNoteBibliography"/>
        <w:ind w:left="720" w:hanging="720"/>
        <w:rPr>
          <w:noProof/>
        </w:rPr>
      </w:pPr>
      <w:r w:rsidRPr="00043E59">
        <w:rPr>
          <w:noProof/>
        </w:rPr>
        <w:t xml:space="preserve">Mehta, M. A., Gore-Langton, E., Golembo, N., Colvert, E., Williams, S. C. R., &amp; Sonuga-Barke, E. (2010). Hyporesponsive Reward Anticipation in the Basal Ganglia following Severe Institutional Deprivation Early in Life. </w:t>
      </w:r>
      <w:r w:rsidRPr="00043E59">
        <w:rPr>
          <w:i/>
          <w:noProof/>
        </w:rPr>
        <w:t>Journal of cognitive neuroscience</w:t>
      </w:r>
      <w:r w:rsidRPr="00043E59">
        <w:rPr>
          <w:noProof/>
        </w:rPr>
        <w:t>,</w:t>
      </w:r>
      <w:r w:rsidRPr="00043E59">
        <w:rPr>
          <w:i/>
          <w:noProof/>
        </w:rPr>
        <w:t xml:space="preserve"> 22</w:t>
      </w:r>
      <w:r w:rsidRPr="00043E59">
        <w:rPr>
          <w:noProof/>
        </w:rPr>
        <w:t xml:space="preserve">(10), 2316-2325. </w:t>
      </w:r>
      <w:hyperlink r:id="rId47" w:history="1">
        <w:r w:rsidRPr="00043E59">
          <w:rPr>
            <w:rStyle w:val="Hyperlink"/>
            <w:noProof/>
          </w:rPr>
          <w:t>https://doi.org/10.1162/jocn.2009.21394</w:t>
        </w:r>
      </w:hyperlink>
      <w:r w:rsidRPr="00043E59">
        <w:rPr>
          <w:noProof/>
        </w:rPr>
        <w:t xml:space="preserve"> </w:t>
      </w:r>
    </w:p>
    <w:p w14:paraId="335029D2" w14:textId="6489FA4E" w:rsidR="00043E59" w:rsidRPr="00043E59" w:rsidRDefault="00043E59" w:rsidP="00043E59">
      <w:pPr>
        <w:pStyle w:val="EndNoteBibliography"/>
        <w:ind w:left="720" w:hanging="720"/>
        <w:rPr>
          <w:noProof/>
        </w:rPr>
      </w:pPr>
      <w:r w:rsidRPr="00043E59">
        <w:rPr>
          <w:noProof/>
        </w:rPr>
        <w:t xml:space="preserve">Miller, A. B., Machlin, L., McLaughlin, K. A., &amp; Sheridan, M. A. (2021). Deprivation and psychopathology in the Fragile Families Study: A 15-year longitudinal investigation. </w:t>
      </w:r>
      <w:r w:rsidRPr="00043E59">
        <w:rPr>
          <w:i/>
          <w:noProof/>
        </w:rPr>
        <w:t>J Child Psychol Psychiatry</w:t>
      </w:r>
      <w:r w:rsidRPr="00043E59">
        <w:rPr>
          <w:noProof/>
        </w:rPr>
        <w:t>,</w:t>
      </w:r>
      <w:r w:rsidRPr="00043E59">
        <w:rPr>
          <w:i/>
          <w:noProof/>
        </w:rPr>
        <w:t xml:space="preserve"> 62</w:t>
      </w:r>
      <w:r w:rsidRPr="00043E59">
        <w:rPr>
          <w:noProof/>
        </w:rPr>
        <w:t xml:space="preserve">(4), 382-391. </w:t>
      </w:r>
      <w:hyperlink r:id="rId48" w:history="1">
        <w:r w:rsidRPr="00043E59">
          <w:rPr>
            <w:rStyle w:val="Hyperlink"/>
            <w:noProof/>
          </w:rPr>
          <w:t>https://doi.org/10.1111/jcpp.13260</w:t>
        </w:r>
      </w:hyperlink>
      <w:r w:rsidRPr="00043E59">
        <w:rPr>
          <w:noProof/>
        </w:rPr>
        <w:t xml:space="preserve"> </w:t>
      </w:r>
    </w:p>
    <w:p w14:paraId="6EE02E27" w14:textId="1D30FDF8" w:rsidR="00043E59" w:rsidRPr="00043E59" w:rsidRDefault="00043E59" w:rsidP="00043E59">
      <w:pPr>
        <w:pStyle w:val="EndNoteBibliography"/>
        <w:ind w:left="720" w:hanging="720"/>
        <w:rPr>
          <w:noProof/>
        </w:rPr>
      </w:pPr>
      <w:r w:rsidRPr="00043E59">
        <w:rPr>
          <w:noProof/>
        </w:rPr>
        <w:t xml:space="preserve">Miller, A. B., Sheridan, M. A., Hanson, J. L., McLaughlin, K. A., Bates, J. E., Lansford, J. E., Pettit, G. S., &amp; Dodge, K. A. (2018). Dimensions of deprivation and threat, psychopathology, and potential mediators: A multi-year longitudinal analysis. </w:t>
      </w:r>
      <w:r w:rsidRPr="00043E59">
        <w:rPr>
          <w:i/>
          <w:noProof/>
        </w:rPr>
        <w:t>J Abnorm Psychol</w:t>
      </w:r>
      <w:r w:rsidRPr="00043E59">
        <w:rPr>
          <w:noProof/>
        </w:rPr>
        <w:t>,</w:t>
      </w:r>
      <w:r w:rsidRPr="00043E59">
        <w:rPr>
          <w:i/>
          <w:noProof/>
        </w:rPr>
        <w:t xml:space="preserve"> 127</w:t>
      </w:r>
      <w:r w:rsidRPr="00043E59">
        <w:rPr>
          <w:noProof/>
        </w:rPr>
        <w:t xml:space="preserve">(2), 160-170. </w:t>
      </w:r>
      <w:hyperlink r:id="rId49" w:history="1">
        <w:r w:rsidRPr="00043E59">
          <w:rPr>
            <w:rStyle w:val="Hyperlink"/>
            <w:noProof/>
          </w:rPr>
          <w:t>https://doi.org/10.1037/abn0000331</w:t>
        </w:r>
      </w:hyperlink>
      <w:r w:rsidRPr="00043E59">
        <w:rPr>
          <w:noProof/>
        </w:rPr>
        <w:t xml:space="preserve"> </w:t>
      </w:r>
    </w:p>
    <w:p w14:paraId="4CBB0C49" w14:textId="77777777" w:rsidR="00043E59" w:rsidRPr="00043E59" w:rsidRDefault="00043E59" w:rsidP="00043E59">
      <w:pPr>
        <w:pStyle w:val="EndNoteBibliography"/>
        <w:ind w:left="720" w:hanging="720"/>
        <w:rPr>
          <w:noProof/>
        </w:rPr>
      </w:pPr>
      <w:r w:rsidRPr="00043E59">
        <w:rPr>
          <w:noProof/>
        </w:rPr>
        <w:t xml:space="preserve">Mott, F. L. (2004). The utility of the HOME-SF scale for child development research in a large national longitudinal survey: the National Longitudinal Survey of Youth 1979 cohort. </w:t>
      </w:r>
      <w:r w:rsidRPr="00043E59">
        <w:rPr>
          <w:i/>
          <w:noProof/>
        </w:rPr>
        <w:t>Parenting</w:t>
      </w:r>
      <w:r w:rsidRPr="00043E59">
        <w:rPr>
          <w:noProof/>
        </w:rPr>
        <w:t>,</w:t>
      </w:r>
      <w:r w:rsidRPr="00043E59">
        <w:rPr>
          <w:i/>
          <w:noProof/>
        </w:rPr>
        <w:t xml:space="preserve"> 4</w:t>
      </w:r>
      <w:r w:rsidRPr="00043E59">
        <w:rPr>
          <w:noProof/>
        </w:rPr>
        <w:t xml:space="preserve">(2-3), 259-270. </w:t>
      </w:r>
    </w:p>
    <w:p w14:paraId="3A6DED34" w14:textId="673288FA" w:rsidR="00043E59" w:rsidRPr="00043E59" w:rsidRDefault="00043E59" w:rsidP="00043E59">
      <w:pPr>
        <w:pStyle w:val="EndNoteBibliography"/>
        <w:ind w:left="720" w:hanging="720"/>
        <w:rPr>
          <w:noProof/>
        </w:rPr>
      </w:pPr>
      <w:r w:rsidRPr="00043E59">
        <w:rPr>
          <w:noProof/>
        </w:rPr>
        <w:t xml:space="preserve">Mueller, S. C., Maheu, F. S., Dozier, M., Peloso, E., Mandell, D., Leibenluft, E., Pine, D. S., &amp; Ernst, M. (2010). Early-life stress is associated with impairment in cognitive control in adolescence: An fMRI study. </w:t>
      </w:r>
      <w:r w:rsidRPr="00043E59">
        <w:rPr>
          <w:i/>
          <w:noProof/>
        </w:rPr>
        <w:t>Neuropsychologia</w:t>
      </w:r>
      <w:r w:rsidRPr="00043E59">
        <w:rPr>
          <w:noProof/>
        </w:rPr>
        <w:t>,</w:t>
      </w:r>
      <w:r w:rsidRPr="00043E59">
        <w:rPr>
          <w:i/>
          <w:noProof/>
        </w:rPr>
        <w:t xml:space="preserve"> 48</w:t>
      </w:r>
      <w:r w:rsidRPr="00043E59">
        <w:rPr>
          <w:noProof/>
        </w:rPr>
        <w:t xml:space="preserve">(10), 3037-3044. </w:t>
      </w:r>
      <w:hyperlink r:id="rId50" w:history="1">
        <w:r w:rsidRPr="00043E59">
          <w:rPr>
            <w:rStyle w:val="Hyperlink"/>
            <w:noProof/>
          </w:rPr>
          <w:t>https://doi.org/10.1016/j.neuropsychologia.2010.06.013</w:t>
        </w:r>
      </w:hyperlink>
      <w:r w:rsidRPr="00043E59">
        <w:rPr>
          <w:noProof/>
        </w:rPr>
        <w:t xml:space="preserve"> </w:t>
      </w:r>
    </w:p>
    <w:p w14:paraId="4B1C2520" w14:textId="77777777" w:rsidR="00043E59" w:rsidRPr="00043E59" w:rsidRDefault="00043E59" w:rsidP="00043E59">
      <w:pPr>
        <w:pStyle w:val="EndNoteBibliography"/>
        <w:ind w:left="720" w:hanging="720"/>
        <w:rPr>
          <w:noProof/>
        </w:rPr>
      </w:pPr>
      <w:r w:rsidRPr="00043E59">
        <w:rPr>
          <w:noProof/>
        </w:rPr>
        <w:t xml:space="preserve">Muthén, L. K., &amp; Muthén, B. (2017). </w:t>
      </w:r>
      <w:r w:rsidRPr="00043E59">
        <w:rPr>
          <w:i/>
          <w:noProof/>
        </w:rPr>
        <w:t>Mplus user's guide: Statistical analysis with latent variables, user's guide</w:t>
      </w:r>
      <w:r w:rsidRPr="00043E59">
        <w:rPr>
          <w:noProof/>
        </w:rPr>
        <w:t xml:space="preserve">. Muthén &amp; Muthén. </w:t>
      </w:r>
    </w:p>
    <w:p w14:paraId="36C7FD5E" w14:textId="68A140C7" w:rsidR="00043E59" w:rsidRPr="00043E59" w:rsidRDefault="00043E59" w:rsidP="00043E59">
      <w:pPr>
        <w:pStyle w:val="EndNoteBibliography"/>
        <w:ind w:left="720" w:hanging="720"/>
        <w:rPr>
          <w:noProof/>
        </w:rPr>
      </w:pPr>
      <w:r w:rsidRPr="00043E59">
        <w:rPr>
          <w:noProof/>
        </w:rPr>
        <w:t xml:space="preserve">Nusslock, R., &amp; Alloy, L. B. (2017). Reward processing and mood-related symptoms: An RDoC and translational neuroscience perspective. </w:t>
      </w:r>
      <w:r w:rsidRPr="00043E59">
        <w:rPr>
          <w:i/>
          <w:noProof/>
        </w:rPr>
        <w:t>J Affect Disord</w:t>
      </w:r>
      <w:r w:rsidRPr="00043E59">
        <w:rPr>
          <w:noProof/>
        </w:rPr>
        <w:t>,</w:t>
      </w:r>
      <w:r w:rsidRPr="00043E59">
        <w:rPr>
          <w:i/>
          <w:noProof/>
        </w:rPr>
        <w:t xml:space="preserve"> 216</w:t>
      </w:r>
      <w:r w:rsidRPr="00043E59">
        <w:rPr>
          <w:noProof/>
        </w:rPr>
        <w:t xml:space="preserve">, 3-16. </w:t>
      </w:r>
      <w:hyperlink r:id="rId51" w:history="1">
        <w:r w:rsidRPr="00043E59">
          <w:rPr>
            <w:rStyle w:val="Hyperlink"/>
            <w:noProof/>
          </w:rPr>
          <w:t>https://doi.org/10.1016/j.jad.2017.02.001</w:t>
        </w:r>
      </w:hyperlink>
      <w:r w:rsidRPr="00043E59">
        <w:rPr>
          <w:noProof/>
        </w:rPr>
        <w:t xml:space="preserve"> </w:t>
      </w:r>
    </w:p>
    <w:p w14:paraId="782719C7" w14:textId="5E49A4D0" w:rsidR="00043E59" w:rsidRPr="00043E59" w:rsidRDefault="00043E59" w:rsidP="00043E59">
      <w:pPr>
        <w:pStyle w:val="EndNoteBibliography"/>
        <w:ind w:left="720" w:hanging="720"/>
        <w:rPr>
          <w:noProof/>
        </w:rPr>
      </w:pPr>
      <w:r w:rsidRPr="00043E59">
        <w:rPr>
          <w:noProof/>
        </w:rPr>
        <w:lastRenderedPageBreak/>
        <w:t xml:space="preserve">Oltean, L.-E., Șoflău, R., Miu, A. C., &amp; Szentágotai-Tătar, A. (2022). Childhood adversity and impaired reward processing: A meta-analysis. </w:t>
      </w:r>
      <w:r w:rsidRPr="00043E59">
        <w:rPr>
          <w:i/>
          <w:noProof/>
        </w:rPr>
        <w:t>Child abuse &amp; neglect</w:t>
      </w:r>
      <w:r w:rsidRPr="00043E59">
        <w:rPr>
          <w:noProof/>
        </w:rPr>
        <w:t xml:space="preserve">, 105596-105596. </w:t>
      </w:r>
      <w:hyperlink r:id="rId52" w:history="1">
        <w:r w:rsidRPr="00043E59">
          <w:rPr>
            <w:rStyle w:val="Hyperlink"/>
            <w:noProof/>
          </w:rPr>
          <w:t>https://doi.org/10.1016/j.chiabu.2022.105596</w:t>
        </w:r>
      </w:hyperlink>
      <w:r w:rsidRPr="00043E59">
        <w:rPr>
          <w:noProof/>
        </w:rPr>
        <w:t xml:space="preserve"> </w:t>
      </w:r>
    </w:p>
    <w:p w14:paraId="2E3B9952" w14:textId="77777777" w:rsidR="00043E59" w:rsidRPr="00043E59" w:rsidRDefault="00043E59" w:rsidP="00043E59">
      <w:pPr>
        <w:pStyle w:val="EndNoteBibliography"/>
        <w:ind w:left="720" w:hanging="720"/>
        <w:rPr>
          <w:noProof/>
        </w:rPr>
      </w:pPr>
      <w:r w:rsidRPr="00043E59">
        <w:rPr>
          <w:noProof/>
        </w:rPr>
        <w:t xml:space="preserve">Ono, M., &amp; Miller, H. P. (1969). </w:t>
      </w:r>
      <w:r w:rsidRPr="00043E59">
        <w:rPr>
          <w:i/>
          <w:noProof/>
        </w:rPr>
        <w:t>Income nonresponses in the current population survey</w:t>
      </w:r>
      <w:r w:rsidRPr="00043E59">
        <w:rPr>
          <w:noProof/>
        </w:rPr>
        <w:t xml:space="preserve">. US Bureau of the Census. </w:t>
      </w:r>
    </w:p>
    <w:p w14:paraId="5CF0CA48" w14:textId="6922A386" w:rsidR="00043E59" w:rsidRPr="00043E59" w:rsidRDefault="00043E59" w:rsidP="00043E59">
      <w:pPr>
        <w:pStyle w:val="EndNoteBibliography"/>
        <w:ind w:left="720" w:hanging="720"/>
        <w:rPr>
          <w:noProof/>
        </w:rPr>
      </w:pPr>
      <w:r w:rsidRPr="00043E59">
        <w:rPr>
          <w:noProof/>
        </w:rPr>
        <w:t xml:space="preserve">Pollak, S. D., Cicchetti, D., Hornung, K., &amp; Reed, A. (2000). Recognizing Emotion in Faces: Developmental Effects of Child Abuse and Neglect. </w:t>
      </w:r>
      <w:r w:rsidRPr="00043E59">
        <w:rPr>
          <w:i/>
          <w:noProof/>
        </w:rPr>
        <w:t>Developmental psychology</w:t>
      </w:r>
      <w:r w:rsidRPr="00043E59">
        <w:rPr>
          <w:noProof/>
        </w:rPr>
        <w:t>,</w:t>
      </w:r>
      <w:r w:rsidRPr="00043E59">
        <w:rPr>
          <w:i/>
          <w:noProof/>
        </w:rPr>
        <w:t xml:space="preserve"> 36</w:t>
      </w:r>
      <w:r w:rsidRPr="00043E59">
        <w:rPr>
          <w:noProof/>
        </w:rPr>
        <w:t xml:space="preserve">(5), 679-688. </w:t>
      </w:r>
      <w:hyperlink r:id="rId53" w:history="1">
        <w:r w:rsidRPr="00043E59">
          <w:rPr>
            <w:rStyle w:val="Hyperlink"/>
            <w:noProof/>
          </w:rPr>
          <w:t>https://doi.org/10.1037/0012-1649.36.5.679</w:t>
        </w:r>
      </w:hyperlink>
      <w:r w:rsidRPr="00043E59">
        <w:rPr>
          <w:noProof/>
        </w:rPr>
        <w:t xml:space="preserve"> </w:t>
      </w:r>
    </w:p>
    <w:p w14:paraId="47FF6221" w14:textId="77777777" w:rsidR="00043E59" w:rsidRPr="00043E59" w:rsidRDefault="00043E59" w:rsidP="00043E59">
      <w:pPr>
        <w:pStyle w:val="EndNoteBibliography"/>
        <w:ind w:left="720" w:hanging="720"/>
        <w:rPr>
          <w:noProof/>
        </w:rPr>
      </w:pPr>
      <w:r w:rsidRPr="00043E59">
        <w:rPr>
          <w:noProof/>
        </w:rPr>
        <w:t xml:space="preserve">Raviv, A., Raviv, A., Shimoni, H., Fox, N. A., &amp; Leavitt, L. A. (1999). Children's self-report of exposure to violence and its relation to emotional distress. </w:t>
      </w:r>
      <w:r w:rsidRPr="00043E59">
        <w:rPr>
          <w:i/>
          <w:noProof/>
        </w:rPr>
        <w:t>Journal of Applied Developmental Psychology</w:t>
      </w:r>
      <w:r w:rsidRPr="00043E59">
        <w:rPr>
          <w:noProof/>
        </w:rPr>
        <w:t>,</w:t>
      </w:r>
      <w:r w:rsidRPr="00043E59">
        <w:rPr>
          <w:i/>
          <w:noProof/>
        </w:rPr>
        <w:t xml:space="preserve"> 20</w:t>
      </w:r>
      <w:r w:rsidRPr="00043E59">
        <w:rPr>
          <w:noProof/>
        </w:rPr>
        <w:t xml:space="preserve">(2), 337-353. </w:t>
      </w:r>
    </w:p>
    <w:p w14:paraId="00CD1254" w14:textId="55433CC5" w:rsidR="00043E59" w:rsidRPr="00043E59" w:rsidRDefault="00043E59" w:rsidP="00043E59">
      <w:pPr>
        <w:pStyle w:val="EndNoteBibliography"/>
        <w:ind w:left="720" w:hanging="720"/>
        <w:rPr>
          <w:noProof/>
        </w:rPr>
      </w:pPr>
      <w:r w:rsidRPr="00043E59">
        <w:rPr>
          <w:noProof/>
        </w:rPr>
        <w:t xml:space="preserve">Shackman, J. E., Shackman, A. J., &amp; Pollak, S. D. (2007). Physical abuse amplifies attention to threat and increases anxiety in children. </w:t>
      </w:r>
      <w:r w:rsidRPr="00043E59">
        <w:rPr>
          <w:i/>
          <w:noProof/>
        </w:rPr>
        <w:t>Emotion</w:t>
      </w:r>
      <w:r w:rsidRPr="00043E59">
        <w:rPr>
          <w:noProof/>
        </w:rPr>
        <w:t>,</w:t>
      </w:r>
      <w:r w:rsidRPr="00043E59">
        <w:rPr>
          <w:i/>
          <w:noProof/>
        </w:rPr>
        <w:t xml:space="preserve"> 7</w:t>
      </w:r>
      <w:r w:rsidRPr="00043E59">
        <w:rPr>
          <w:noProof/>
        </w:rPr>
        <w:t xml:space="preserve">(4), 838-852. </w:t>
      </w:r>
      <w:hyperlink r:id="rId54" w:history="1">
        <w:r w:rsidRPr="00043E59">
          <w:rPr>
            <w:rStyle w:val="Hyperlink"/>
            <w:noProof/>
          </w:rPr>
          <w:t>https://doi.org/10.1037/1528-3542.7.4.838</w:t>
        </w:r>
      </w:hyperlink>
      <w:r w:rsidRPr="00043E59">
        <w:rPr>
          <w:noProof/>
        </w:rPr>
        <w:t xml:space="preserve"> </w:t>
      </w:r>
    </w:p>
    <w:p w14:paraId="1B0C81B6" w14:textId="3EF941ED" w:rsidR="00043E59" w:rsidRPr="00043E59" w:rsidRDefault="00043E59" w:rsidP="00043E59">
      <w:pPr>
        <w:pStyle w:val="EndNoteBibliography"/>
        <w:ind w:left="720" w:hanging="720"/>
        <w:rPr>
          <w:noProof/>
        </w:rPr>
      </w:pPr>
      <w:r w:rsidRPr="00043E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043E59">
        <w:rPr>
          <w:i/>
          <w:noProof/>
        </w:rPr>
        <w:t>Depress Anxiety</w:t>
      </w:r>
      <w:r w:rsidRPr="00043E59">
        <w:rPr>
          <w:noProof/>
        </w:rPr>
        <w:t>,</w:t>
      </w:r>
      <w:r w:rsidRPr="00043E59">
        <w:rPr>
          <w:i/>
          <w:noProof/>
        </w:rPr>
        <w:t xml:space="preserve"> 32</w:t>
      </w:r>
      <w:r w:rsidRPr="00043E59">
        <w:rPr>
          <w:noProof/>
        </w:rPr>
        <w:t xml:space="preserve">(4), 277-288. </w:t>
      </w:r>
      <w:hyperlink r:id="rId55" w:history="1">
        <w:r w:rsidRPr="00043E59">
          <w:rPr>
            <w:rStyle w:val="Hyperlink"/>
            <w:noProof/>
          </w:rPr>
          <w:t>https://doi.org/10.1002/da.22318</w:t>
        </w:r>
      </w:hyperlink>
      <w:r w:rsidRPr="00043E59">
        <w:rPr>
          <w:noProof/>
        </w:rPr>
        <w:t xml:space="preserve"> </w:t>
      </w:r>
    </w:p>
    <w:p w14:paraId="4AF6B7A7" w14:textId="5D6F4719" w:rsidR="00043E59" w:rsidRPr="00043E59" w:rsidRDefault="00043E59" w:rsidP="00043E59">
      <w:pPr>
        <w:pStyle w:val="EndNoteBibliography"/>
        <w:ind w:left="720" w:hanging="720"/>
        <w:rPr>
          <w:noProof/>
        </w:rPr>
      </w:pPr>
      <w:r w:rsidRPr="00043E59">
        <w:rPr>
          <w:noProof/>
        </w:rPr>
        <w:t xml:space="preserve">Sheridan, M. A., &amp; McLaughlin, K. A. (2014). Dimensions of early experience and neural development: deprivation and threat. </w:t>
      </w:r>
      <w:r w:rsidRPr="00043E59">
        <w:rPr>
          <w:i/>
          <w:noProof/>
        </w:rPr>
        <w:t>Trends Cogn Sci</w:t>
      </w:r>
      <w:r w:rsidRPr="00043E59">
        <w:rPr>
          <w:noProof/>
        </w:rPr>
        <w:t>,</w:t>
      </w:r>
      <w:r w:rsidRPr="00043E59">
        <w:rPr>
          <w:i/>
          <w:noProof/>
        </w:rPr>
        <w:t xml:space="preserve"> 18</w:t>
      </w:r>
      <w:r w:rsidRPr="00043E59">
        <w:rPr>
          <w:noProof/>
        </w:rPr>
        <w:t xml:space="preserve">(11), 580-585. </w:t>
      </w:r>
      <w:hyperlink r:id="rId56" w:history="1">
        <w:r w:rsidRPr="00043E59">
          <w:rPr>
            <w:rStyle w:val="Hyperlink"/>
            <w:noProof/>
          </w:rPr>
          <w:t>https://doi.org/10.1016/j.tics.2014.09.001</w:t>
        </w:r>
      </w:hyperlink>
      <w:r w:rsidRPr="00043E59">
        <w:rPr>
          <w:noProof/>
        </w:rPr>
        <w:t xml:space="preserve"> </w:t>
      </w:r>
    </w:p>
    <w:p w14:paraId="58353629" w14:textId="35A12D93" w:rsidR="00043E59" w:rsidRPr="00043E59" w:rsidRDefault="00043E59" w:rsidP="00043E59">
      <w:pPr>
        <w:pStyle w:val="EndNoteBibliography"/>
        <w:ind w:left="720" w:hanging="720"/>
        <w:rPr>
          <w:noProof/>
        </w:rPr>
      </w:pPr>
      <w:r w:rsidRPr="00043E59">
        <w:rPr>
          <w:noProof/>
        </w:rPr>
        <w:t xml:space="preserve">Sheridan, M. A., &amp; McLaughlin, K. A. (2020). Neurodevelopmental mechanisms linking ACEs with psychopathology. In </w:t>
      </w:r>
      <w:r w:rsidRPr="00043E59">
        <w:rPr>
          <w:i/>
          <w:noProof/>
        </w:rPr>
        <w:t>Adverse childhood experiences: Using evidence to advance research, practice, policy, and prevention.</w:t>
      </w:r>
      <w:r w:rsidRPr="00043E59">
        <w:rPr>
          <w:noProof/>
        </w:rPr>
        <w:t xml:space="preserve"> (pp. 265-285). Elsevier Academic Press. </w:t>
      </w:r>
      <w:hyperlink r:id="rId57" w:history="1">
        <w:r w:rsidRPr="00043E59">
          <w:rPr>
            <w:rStyle w:val="Hyperlink"/>
            <w:noProof/>
          </w:rPr>
          <w:t>https://doi.org/10.1016/B978-0-12-816065-7.00013-6</w:t>
        </w:r>
      </w:hyperlink>
      <w:r w:rsidRPr="00043E59">
        <w:rPr>
          <w:noProof/>
        </w:rPr>
        <w:t xml:space="preserve"> </w:t>
      </w:r>
    </w:p>
    <w:p w14:paraId="2C8BA16B" w14:textId="346CBB88" w:rsidR="00043E59" w:rsidRPr="00043E59" w:rsidRDefault="00043E59" w:rsidP="00043E59">
      <w:pPr>
        <w:pStyle w:val="EndNoteBibliography"/>
        <w:ind w:left="720" w:hanging="720"/>
        <w:rPr>
          <w:noProof/>
        </w:rPr>
      </w:pPr>
      <w:r w:rsidRPr="00043E59">
        <w:rPr>
          <w:noProof/>
        </w:rPr>
        <w:t xml:space="preserve">Sheridan, M. A., McLaughlin, K. A., Winter, W., Fox, N., Zeanah, C., &amp; Nelson, C. A. (2018). Early deprivation disruption of associative learning is a developmental pathway to depression and social problems. </w:t>
      </w:r>
      <w:r w:rsidRPr="00043E59">
        <w:rPr>
          <w:i/>
          <w:noProof/>
        </w:rPr>
        <w:t>Nat Commun</w:t>
      </w:r>
      <w:r w:rsidRPr="00043E59">
        <w:rPr>
          <w:noProof/>
        </w:rPr>
        <w:t>,</w:t>
      </w:r>
      <w:r w:rsidRPr="00043E59">
        <w:rPr>
          <w:i/>
          <w:noProof/>
        </w:rPr>
        <w:t xml:space="preserve"> 9</w:t>
      </w:r>
      <w:r w:rsidRPr="00043E59">
        <w:rPr>
          <w:noProof/>
        </w:rPr>
        <w:t xml:space="preserve">(1), 2216. </w:t>
      </w:r>
      <w:hyperlink r:id="rId58" w:history="1">
        <w:r w:rsidRPr="00043E59">
          <w:rPr>
            <w:rStyle w:val="Hyperlink"/>
            <w:noProof/>
          </w:rPr>
          <w:t>https://doi.org/10.1038/s41467-018-04381-8</w:t>
        </w:r>
      </w:hyperlink>
      <w:r w:rsidRPr="00043E59">
        <w:rPr>
          <w:noProof/>
        </w:rPr>
        <w:t xml:space="preserve"> </w:t>
      </w:r>
    </w:p>
    <w:p w14:paraId="0748B857" w14:textId="107E192B" w:rsidR="00043E59" w:rsidRPr="00043E59" w:rsidRDefault="00043E59" w:rsidP="00043E59">
      <w:pPr>
        <w:pStyle w:val="EndNoteBibliography"/>
        <w:ind w:left="720" w:hanging="720"/>
        <w:rPr>
          <w:noProof/>
        </w:rPr>
      </w:pPr>
      <w:r w:rsidRPr="00043E59">
        <w:rPr>
          <w:noProof/>
        </w:rPr>
        <w:t xml:space="preserve">Shi, B., Choirat, C., Coull, B. A., VanderWeele, T. J., &amp; Valeri, L. (2021). CMAverse: A Suite of Functions for Reproducible Causal Mediation Analyses. </w:t>
      </w:r>
      <w:r w:rsidRPr="00043E59">
        <w:rPr>
          <w:i/>
          <w:noProof/>
        </w:rPr>
        <w:t>Epidemiology (Cambridge, Mass.)</w:t>
      </w:r>
      <w:r w:rsidRPr="00043E59">
        <w:rPr>
          <w:noProof/>
        </w:rPr>
        <w:t>,</w:t>
      </w:r>
      <w:r w:rsidRPr="00043E59">
        <w:rPr>
          <w:i/>
          <w:noProof/>
        </w:rPr>
        <w:t xml:space="preserve"> 32</w:t>
      </w:r>
      <w:r w:rsidRPr="00043E59">
        <w:rPr>
          <w:noProof/>
        </w:rPr>
        <w:t xml:space="preserve">(5), E20-E22. </w:t>
      </w:r>
      <w:hyperlink r:id="rId59" w:history="1">
        <w:r w:rsidRPr="00043E59">
          <w:rPr>
            <w:rStyle w:val="Hyperlink"/>
            <w:noProof/>
          </w:rPr>
          <w:t>https://doi.org/10.1097/EDE.0000000000001378</w:t>
        </w:r>
      </w:hyperlink>
      <w:r w:rsidRPr="00043E59">
        <w:rPr>
          <w:noProof/>
        </w:rPr>
        <w:t xml:space="preserve"> </w:t>
      </w:r>
    </w:p>
    <w:p w14:paraId="7C9DAE03" w14:textId="221A3B81" w:rsidR="00043E59" w:rsidRPr="00043E59" w:rsidRDefault="00043E59" w:rsidP="00043E59">
      <w:pPr>
        <w:pStyle w:val="EndNoteBibliography"/>
        <w:ind w:left="720" w:hanging="720"/>
        <w:rPr>
          <w:noProof/>
        </w:rPr>
      </w:pPr>
      <w:r w:rsidRPr="00043E59">
        <w:rPr>
          <w:noProof/>
        </w:rPr>
        <w:t xml:space="preserve">Steinberg, A. M., Brymer, M. J., Decker, K. B., &amp; Pynoos, R. S. (2004). The University of California at Los Angeles Post-traumatic Stress Disorder Reaction Index. </w:t>
      </w:r>
      <w:r w:rsidRPr="00043E59">
        <w:rPr>
          <w:i/>
          <w:noProof/>
        </w:rPr>
        <w:t>Curr Psychiatry Rep</w:t>
      </w:r>
      <w:r w:rsidRPr="00043E59">
        <w:rPr>
          <w:noProof/>
        </w:rPr>
        <w:t>,</w:t>
      </w:r>
      <w:r w:rsidRPr="00043E59">
        <w:rPr>
          <w:i/>
          <w:noProof/>
        </w:rPr>
        <w:t xml:space="preserve"> 6</w:t>
      </w:r>
      <w:r w:rsidRPr="00043E59">
        <w:rPr>
          <w:noProof/>
        </w:rPr>
        <w:t xml:space="preserve">(2), 96-100. </w:t>
      </w:r>
      <w:hyperlink r:id="rId60" w:history="1">
        <w:r w:rsidRPr="00043E59">
          <w:rPr>
            <w:rStyle w:val="Hyperlink"/>
            <w:noProof/>
          </w:rPr>
          <w:t>https://doi.org/10.1007/s11920-004-0048-2</w:t>
        </w:r>
      </w:hyperlink>
      <w:r w:rsidRPr="00043E59">
        <w:rPr>
          <w:noProof/>
        </w:rPr>
        <w:t xml:space="preserve"> </w:t>
      </w:r>
    </w:p>
    <w:p w14:paraId="7DCF9C57" w14:textId="77777777" w:rsidR="00043E59" w:rsidRPr="00043E59" w:rsidRDefault="00043E59" w:rsidP="00043E59">
      <w:pPr>
        <w:pStyle w:val="EndNoteBibliography"/>
        <w:ind w:left="720" w:hanging="720"/>
        <w:rPr>
          <w:noProof/>
        </w:rPr>
      </w:pPr>
      <w:r w:rsidRPr="00043E59">
        <w:rPr>
          <w:noProof/>
        </w:rPr>
        <w:t xml:space="preserve">Stroop, J. R. (1935). </w:t>
      </w:r>
      <w:r w:rsidRPr="00043E59">
        <w:rPr>
          <w:i/>
          <w:noProof/>
        </w:rPr>
        <w:t>Studies of interference in serial verbal reactions</w:t>
      </w:r>
      <w:r w:rsidRPr="00043E59">
        <w:rPr>
          <w:noProof/>
        </w:rPr>
        <w:t xml:space="preserve"> George Peabody College for Teachers]. Nashville, Tenn. </w:t>
      </w:r>
    </w:p>
    <w:p w14:paraId="06C6E3C8" w14:textId="1AD027BF" w:rsidR="00043E59" w:rsidRPr="00043E59" w:rsidRDefault="00043E59" w:rsidP="00043E59">
      <w:pPr>
        <w:pStyle w:val="EndNoteBibliography"/>
        <w:ind w:left="720" w:hanging="720"/>
        <w:rPr>
          <w:noProof/>
        </w:rPr>
      </w:pPr>
      <w:r w:rsidRPr="00043E59">
        <w:rPr>
          <w:noProof/>
        </w:rPr>
        <w:t xml:space="preserve">Sumner, J. A., Colich, N. L., Uddin, M., Armstrong, D., &amp; McLaughlin, K. A. (2019). Early Experiences of Threat, but Not Deprivation, Are Associated With Accelerated Biological Aging in Children and Adolescents. </w:t>
      </w:r>
      <w:r w:rsidRPr="00043E59">
        <w:rPr>
          <w:i/>
          <w:noProof/>
        </w:rPr>
        <w:t>Biol Psychiatry</w:t>
      </w:r>
      <w:r w:rsidRPr="00043E59">
        <w:rPr>
          <w:noProof/>
        </w:rPr>
        <w:t>,</w:t>
      </w:r>
      <w:r w:rsidRPr="00043E59">
        <w:rPr>
          <w:i/>
          <w:noProof/>
        </w:rPr>
        <w:t xml:space="preserve"> 85</w:t>
      </w:r>
      <w:r w:rsidRPr="00043E59">
        <w:rPr>
          <w:noProof/>
        </w:rPr>
        <w:t xml:space="preserve">(3), 268-278. </w:t>
      </w:r>
      <w:hyperlink r:id="rId61" w:history="1">
        <w:r w:rsidRPr="00043E59">
          <w:rPr>
            <w:rStyle w:val="Hyperlink"/>
            <w:noProof/>
          </w:rPr>
          <w:t>https://doi.org/10.1016/j.biopsych.2018.09.008</w:t>
        </w:r>
      </w:hyperlink>
      <w:r w:rsidRPr="00043E59">
        <w:rPr>
          <w:noProof/>
        </w:rPr>
        <w:t xml:space="preserve"> </w:t>
      </w:r>
    </w:p>
    <w:p w14:paraId="11CCA669" w14:textId="25276CAA" w:rsidR="00043E59" w:rsidRPr="00043E59" w:rsidRDefault="00043E59" w:rsidP="00043E59">
      <w:pPr>
        <w:pStyle w:val="EndNoteBibliography"/>
        <w:ind w:left="720" w:hanging="720"/>
        <w:rPr>
          <w:noProof/>
        </w:rPr>
      </w:pPr>
      <w:r w:rsidRPr="00043E59">
        <w:rPr>
          <w:noProof/>
        </w:rPr>
        <w:t xml:space="preserve">Toenders, Y. J., van Velzen, L. S., Heideman, I. Z., Harrison, B. J., Davey, C. G., &amp; Schmaal, L. (2019). Neuroimaging predictors of onset and course of depression in childhood and </w:t>
      </w:r>
      <w:r w:rsidRPr="00043E59">
        <w:rPr>
          <w:noProof/>
        </w:rPr>
        <w:lastRenderedPageBreak/>
        <w:t xml:space="preserve">adolescence: A systematic review of longitudinal studies. </w:t>
      </w:r>
      <w:r w:rsidRPr="00043E59">
        <w:rPr>
          <w:i/>
          <w:noProof/>
        </w:rPr>
        <w:t>Developmental cognitive neuroscience</w:t>
      </w:r>
      <w:r w:rsidRPr="00043E59">
        <w:rPr>
          <w:noProof/>
        </w:rPr>
        <w:t>,</w:t>
      </w:r>
      <w:r w:rsidRPr="00043E59">
        <w:rPr>
          <w:i/>
          <w:noProof/>
        </w:rPr>
        <w:t xml:space="preserve"> 39</w:t>
      </w:r>
      <w:r w:rsidRPr="00043E59">
        <w:rPr>
          <w:noProof/>
        </w:rPr>
        <w:t xml:space="preserve">, 100700-100700. </w:t>
      </w:r>
      <w:hyperlink r:id="rId62" w:history="1">
        <w:r w:rsidRPr="00043E59">
          <w:rPr>
            <w:rStyle w:val="Hyperlink"/>
            <w:noProof/>
          </w:rPr>
          <w:t>https://doi.org/10.1016/j.dcn.2019.100700</w:t>
        </w:r>
      </w:hyperlink>
      <w:r w:rsidRPr="00043E59">
        <w:rPr>
          <w:noProof/>
        </w:rPr>
        <w:t xml:space="preserve"> </w:t>
      </w:r>
    </w:p>
    <w:p w14:paraId="2C8635CE" w14:textId="1F83D951" w:rsidR="00043E59" w:rsidRPr="00043E59" w:rsidRDefault="00043E59" w:rsidP="00043E59">
      <w:pPr>
        <w:pStyle w:val="EndNoteBibliography"/>
        <w:ind w:left="720" w:hanging="720"/>
        <w:rPr>
          <w:noProof/>
        </w:rPr>
      </w:pPr>
      <w:r w:rsidRPr="00043E59">
        <w:rPr>
          <w:noProof/>
        </w:rPr>
        <w:t xml:space="preserve">Van de Velde, S., Bracke, P., &amp; Levecque, K. (2010). Gender differences in depression in 23 European countries. Cross-national variation in the gender gap in depression. </w:t>
      </w:r>
      <w:r w:rsidRPr="00043E59">
        <w:rPr>
          <w:i/>
          <w:noProof/>
        </w:rPr>
        <w:t>Soc Sci Med</w:t>
      </w:r>
      <w:r w:rsidRPr="00043E59">
        <w:rPr>
          <w:noProof/>
        </w:rPr>
        <w:t>,</w:t>
      </w:r>
      <w:r w:rsidRPr="00043E59">
        <w:rPr>
          <w:i/>
          <w:noProof/>
        </w:rPr>
        <w:t xml:space="preserve"> 71</w:t>
      </w:r>
      <w:r w:rsidRPr="00043E59">
        <w:rPr>
          <w:noProof/>
        </w:rPr>
        <w:t xml:space="preserve">(2), 305-313. </w:t>
      </w:r>
      <w:hyperlink r:id="rId63" w:history="1">
        <w:r w:rsidRPr="00043E59">
          <w:rPr>
            <w:rStyle w:val="Hyperlink"/>
            <w:noProof/>
          </w:rPr>
          <w:t>https://doi.org/10.1016/j.socscimed.2010.03.035</w:t>
        </w:r>
      </w:hyperlink>
      <w:r w:rsidRPr="00043E59">
        <w:rPr>
          <w:noProof/>
        </w:rPr>
        <w:t xml:space="preserve"> </w:t>
      </w:r>
    </w:p>
    <w:p w14:paraId="6A06EE20" w14:textId="6CCEE623" w:rsidR="00043E59" w:rsidRPr="00043E59" w:rsidRDefault="00043E59" w:rsidP="00043E59">
      <w:pPr>
        <w:pStyle w:val="EndNoteBibliography"/>
        <w:ind w:left="720" w:hanging="720"/>
        <w:rPr>
          <w:noProof/>
        </w:rPr>
      </w:pPr>
      <w:r w:rsidRPr="00043E59">
        <w:rPr>
          <w:noProof/>
        </w:rPr>
        <w:t xml:space="preserve">Van Den Berg, I., Franken, I., &amp; Muris, P. (2010). A New Scale for Measuring Reward Responsiveness [Original Research]. </w:t>
      </w:r>
      <w:r w:rsidRPr="00043E59">
        <w:rPr>
          <w:i/>
          <w:noProof/>
        </w:rPr>
        <w:t>Frontiers in Psychology</w:t>
      </w:r>
      <w:r w:rsidRPr="00043E59">
        <w:rPr>
          <w:noProof/>
        </w:rPr>
        <w:t>,</w:t>
      </w:r>
      <w:r w:rsidRPr="00043E59">
        <w:rPr>
          <w:i/>
          <w:noProof/>
        </w:rPr>
        <w:t xml:space="preserve"> 1</w:t>
      </w:r>
      <w:r w:rsidRPr="00043E59">
        <w:rPr>
          <w:noProof/>
        </w:rPr>
        <w:t xml:space="preserve">. </w:t>
      </w:r>
      <w:hyperlink r:id="rId64" w:history="1">
        <w:r w:rsidRPr="00043E59">
          <w:rPr>
            <w:rStyle w:val="Hyperlink"/>
            <w:noProof/>
          </w:rPr>
          <w:t>https://doi.org/10.3389/fpsyg.2010.00239</w:t>
        </w:r>
      </w:hyperlink>
      <w:r w:rsidRPr="00043E59">
        <w:rPr>
          <w:noProof/>
        </w:rPr>
        <w:t xml:space="preserve"> </w:t>
      </w:r>
    </w:p>
    <w:p w14:paraId="5304C061" w14:textId="6DB99FF4" w:rsidR="00043E59" w:rsidRPr="00043E59" w:rsidRDefault="00043E59" w:rsidP="00043E59">
      <w:pPr>
        <w:pStyle w:val="EndNoteBibliography"/>
        <w:ind w:left="720" w:hanging="720"/>
        <w:rPr>
          <w:noProof/>
        </w:rPr>
      </w:pPr>
      <w:r w:rsidRPr="00043E59">
        <w:rPr>
          <w:noProof/>
        </w:rPr>
        <w:t xml:space="preserve">Verbruggen, F., &amp; Logan, G. D. (2008). Automatic and Controlled Response Inhibition: Associative Learning in the Go/No-Go and Stop-Signal Paradigms. </w:t>
      </w:r>
      <w:r w:rsidRPr="00043E59">
        <w:rPr>
          <w:i/>
          <w:noProof/>
        </w:rPr>
        <w:t>Journal of experimental psychology. General</w:t>
      </w:r>
      <w:r w:rsidRPr="00043E59">
        <w:rPr>
          <w:noProof/>
        </w:rPr>
        <w:t>,</w:t>
      </w:r>
      <w:r w:rsidRPr="00043E59">
        <w:rPr>
          <w:i/>
          <w:noProof/>
        </w:rPr>
        <w:t xml:space="preserve"> 137</w:t>
      </w:r>
      <w:r w:rsidRPr="00043E59">
        <w:rPr>
          <w:noProof/>
        </w:rPr>
        <w:t xml:space="preserve">(4), 649-672. </w:t>
      </w:r>
      <w:hyperlink r:id="rId65" w:history="1">
        <w:r w:rsidRPr="00043E59">
          <w:rPr>
            <w:rStyle w:val="Hyperlink"/>
            <w:noProof/>
          </w:rPr>
          <w:t>https://doi.org/10.1037/a0013170</w:t>
        </w:r>
      </w:hyperlink>
      <w:r w:rsidRPr="00043E59">
        <w:rPr>
          <w:noProof/>
        </w:rPr>
        <w:t xml:space="preserve"> </w:t>
      </w:r>
    </w:p>
    <w:p w14:paraId="4880E311" w14:textId="0C184F3F" w:rsidR="00043E59" w:rsidRPr="00043E59" w:rsidRDefault="00043E59" w:rsidP="00043E59">
      <w:pPr>
        <w:pStyle w:val="EndNoteBibliography"/>
        <w:ind w:left="720" w:hanging="720"/>
        <w:rPr>
          <w:noProof/>
        </w:rPr>
      </w:pPr>
      <w:r w:rsidRPr="00043E59">
        <w:rPr>
          <w:noProof/>
        </w:rPr>
        <w:t xml:space="preserve">Wade, M., Zeanah, C. H., Fox, N. A., &amp; Nelson, C. A. (2020). Global deficits in executive functioning are transdiagnostic mediators between severe childhood neglect and psychopathology in adolescence. </w:t>
      </w:r>
      <w:r w:rsidRPr="00043E59">
        <w:rPr>
          <w:i/>
          <w:noProof/>
        </w:rPr>
        <w:t>Psychological medicine</w:t>
      </w:r>
      <w:r w:rsidRPr="00043E59">
        <w:rPr>
          <w:noProof/>
        </w:rPr>
        <w:t>,</w:t>
      </w:r>
      <w:r w:rsidRPr="00043E59">
        <w:rPr>
          <w:i/>
          <w:noProof/>
        </w:rPr>
        <w:t xml:space="preserve"> 50</w:t>
      </w:r>
      <w:r w:rsidRPr="00043E59">
        <w:rPr>
          <w:noProof/>
        </w:rPr>
        <w:t xml:space="preserve">(10), 1687-1694. </w:t>
      </w:r>
      <w:hyperlink r:id="rId66" w:history="1">
        <w:r w:rsidRPr="00043E59">
          <w:rPr>
            <w:rStyle w:val="Hyperlink"/>
            <w:noProof/>
          </w:rPr>
          <w:t>https://doi.org/10.1017/S0033291719001764</w:t>
        </w:r>
      </w:hyperlink>
      <w:r w:rsidRPr="00043E59">
        <w:rPr>
          <w:noProof/>
        </w:rPr>
        <w:t xml:space="preserve"> </w:t>
      </w:r>
    </w:p>
    <w:p w14:paraId="2A9E339C" w14:textId="77777777" w:rsidR="00043E59" w:rsidRPr="00043E59" w:rsidRDefault="00043E59" w:rsidP="00043E59">
      <w:pPr>
        <w:pStyle w:val="EndNoteBibliography"/>
        <w:ind w:left="720" w:hanging="720"/>
        <w:rPr>
          <w:noProof/>
        </w:rPr>
      </w:pPr>
      <w:r w:rsidRPr="00043E59">
        <w:rPr>
          <w:noProof/>
        </w:rPr>
        <w:t xml:space="preserve">Wechsler, D. (1999). Wechsler abbreviated scale of intelligence. </w:t>
      </w:r>
    </w:p>
    <w:p w14:paraId="36FBB871" w14:textId="7B57E491" w:rsidR="00043E59" w:rsidRPr="00043E59" w:rsidRDefault="00043E59" w:rsidP="00043E59">
      <w:pPr>
        <w:pStyle w:val="EndNoteBibliography"/>
        <w:ind w:left="720" w:hanging="720"/>
        <w:rPr>
          <w:noProof/>
        </w:rPr>
      </w:pPr>
      <w:r w:rsidRPr="00043E59">
        <w:rPr>
          <w:noProof/>
        </w:rPr>
        <w:t xml:space="preserve">Weissman, D. G., Bitran, D., Miller, A. B., Schaefer, J. D., Sheridan, M. A., &amp; McLaughlin, K. A. (2019). Difficulties with emotion regulation as a transdiagnostic mechanism linking child maltreatment with the emergence of psychopathology. </w:t>
      </w:r>
      <w:r w:rsidRPr="00043E59">
        <w:rPr>
          <w:i/>
          <w:noProof/>
        </w:rPr>
        <w:t>Dev Psychopathol</w:t>
      </w:r>
      <w:r w:rsidRPr="00043E59">
        <w:rPr>
          <w:noProof/>
        </w:rPr>
        <w:t>,</w:t>
      </w:r>
      <w:r w:rsidRPr="00043E59">
        <w:rPr>
          <w:i/>
          <w:noProof/>
        </w:rPr>
        <w:t xml:space="preserve"> 31</w:t>
      </w:r>
      <w:r w:rsidRPr="00043E59">
        <w:rPr>
          <w:noProof/>
        </w:rPr>
        <w:t xml:space="preserve">(3), 899-915. </w:t>
      </w:r>
      <w:hyperlink r:id="rId67" w:history="1">
        <w:r w:rsidRPr="00043E59">
          <w:rPr>
            <w:rStyle w:val="Hyperlink"/>
            <w:noProof/>
          </w:rPr>
          <w:t>https://doi.org/10.1017/S0954579419000348</w:t>
        </w:r>
      </w:hyperlink>
      <w:r w:rsidRPr="00043E59">
        <w:rPr>
          <w:noProof/>
        </w:rPr>
        <w:t xml:space="preserve"> </w:t>
      </w:r>
    </w:p>
    <w:p w14:paraId="345E9B01" w14:textId="578D506F" w:rsidR="00043E59" w:rsidRPr="00043E59" w:rsidRDefault="00043E59" w:rsidP="00043E59">
      <w:pPr>
        <w:pStyle w:val="EndNoteBibliography"/>
        <w:ind w:left="720" w:hanging="720"/>
        <w:rPr>
          <w:noProof/>
        </w:rPr>
      </w:pPr>
      <w:r w:rsidRPr="00043E59">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043E59">
        <w:rPr>
          <w:i/>
          <w:noProof/>
        </w:rPr>
        <w:t>Journal of the American Academy of Child and Adolescent Psychiatry</w:t>
      </w:r>
      <w:r w:rsidRPr="00043E59">
        <w:rPr>
          <w:noProof/>
        </w:rPr>
        <w:t>,</w:t>
      </w:r>
      <w:r w:rsidRPr="00043E59">
        <w:rPr>
          <w:i/>
          <w:noProof/>
        </w:rPr>
        <w:t xml:space="preserve"> 59</w:t>
      </w:r>
      <w:r w:rsidRPr="00043E59">
        <w:rPr>
          <w:noProof/>
        </w:rPr>
        <w:t xml:space="preserve">(11), 1274-1284. </w:t>
      </w:r>
      <w:hyperlink r:id="rId68" w:history="1">
        <w:r w:rsidRPr="00043E59">
          <w:rPr>
            <w:rStyle w:val="Hyperlink"/>
            <w:noProof/>
          </w:rPr>
          <w:t>https://doi.org/10.1016/j.jaac.2019.08.471</w:t>
        </w:r>
      </w:hyperlink>
      <w:r w:rsidRPr="00043E59">
        <w:rPr>
          <w:noProof/>
        </w:rPr>
        <w:t xml:space="preserve"> </w:t>
      </w:r>
    </w:p>
    <w:p w14:paraId="4E4FED91" w14:textId="4774DC03" w:rsidR="00043E59" w:rsidRPr="00043E59" w:rsidRDefault="00043E59" w:rsidP="00043E59">
      <w:pPr>
        <w:pStyle w:val="EndNoteBibliography"/>
        <w:ind w:left="720" w:hanging="720"/>
        <w:rPr>
          <w:noProof/>
        </w:rPr>
      </w:pPr>
      <w:r w:rsidRPr="00043E59">
        <w:rPr>
          <w:noProof/>
        </w:rPr>
        <w:t xml:space="preserve">Weissman, D. G., Nook, E. C., Dews, A. A., Miller, A. B., Lambert, H. K., Sasse, S. F., Somerville, L. H., &amp; McLaughlin, K. A. (2020). Low Emotional Awareness as a Transdiagnostic Mechanism Underlying Psychopathology in Adolescence. </w:t>
      </w:r>
      <w:r w:rsidRPr="00043E59">
        <w:rPr>
          <w:i/>
          <w:noProof/>
        </w:rPr>
        <w:t>Clin Psychol Sci</w:t>
      </w:r>
      <w:r w:rsidRPr="00043E59">
        <w:rPr>
          <w:noProof/>
        </w:rPr>
        <w:t>,</w:t>
      </w:r>
      <w:r w:rsidRPr="00043E59">
        <w:rPr>
          <w:i/>
          <w:noProof/>
        </w:rPr>
        <w:t xml:space="preserve"> 8</w:t>
      </w:r>
      <w:r w:rsidRPr="00043E59">
        <w:rPr>
          <w:noProof/>
        </w:rPr>
        <w:t xml:space="preserve">(6), 971-988. </w:t>
      </w:r>
      <w:hyperlink r:id="rId69" w:history="1">
        <w:r w:rsidRPr="00043E59">
          <w:rPr>
            <w:rStyle w:val="Hyperlink"/>
            <w:noProof/>
          </w:rPr>
          <w:t>https://doi.org/10.1177/2167702620923649</w:t>
        </w:r>
      </w:hyperlink>
      <w:r w:rsidRPr="00043E59">
        <w:rPr>
          <w:noProof/>
        </w:rPr>
        <w:t xml:space="preserve"> </w:t>
      </w:r>
    </w:p>
    <w:p w14:paraId="12E1E2BD" w14:textId="299D11AA" w:rsidR="00043E59" w:rsidRPr="00043E59" w:rsidRDefault="00043E59" w:rsidP="00043E59">
      <w:pPr>
        <w:pStyle w:val="EndNoteBibliography"/>
        <w:ind w:left="720" w:hanging="720"/>
        <w:rPr>
          <w:noProof/>
        </w:rPr>
      </w:pPr>
      <w:r w:rsidRPr="00043E59">
        <w:rPr>
          <w:noProof/>
        </w:rPr>
        <w:t xml:space="preserve">Zhang, H., Zheng, Y., Zhang, Z., Gao, T., Joyce, B., Yoon, G., Zhang, W., Schwartz, J., Just, A., Colicino, E., Vokonas, P., Zhao, L., Lv, J., Baccarelli, A., Hou, L., &amp; Liu, L. (2016). Estimating and testing high-dimensional mediation effects in epigenetic studies. </w:t>
      </w:r>
      <w:r w:rsidRPr="00043E59">
        <w:rPr>
          <w:i/>
          <w:noProof/>
        </w:rPr>
        <w:t>Bioinformatics</w:t>
      </w:r>
      <w:r w:rsidRPr="00043E59">
        <w:rPr>
          <w:noProof/>
        </w:rPr>
        <w:t>,</w:t>
      </w:r>
      <w:r w:rsidRPr="00043E59">
        <w:rPr>
          <w:i/>
          <w:noProof/>
        </w:rPr>
        <w:t xml:space="preserve"> 32</w:t>
      </w:r>
      <w:r w:rsidRPr="00043E59">
        <w:rPr>
          <w:noProof/>
        </w:rPr>
        <w:t xml:space="preserve">(20), 3150-3154. </w:t>
      </w:r>
      <w:hyperlink r:id="rId70" w:history="1">
        <w:r w:rsidRPr="00043E59">
          <w:rPr>
            <w:rStyle w:val="Hyperlink"/>
            <w:noProof/>
          </w:rPr>
          <w:t>https://doi.org/10.1093/bioinformatics/btw351</w:t>
        </w:r>
      </w:hyperlink>
      <w:r w:rsidRPr="00043E59">
        <w:rPr>
          <w:noProof/>
        </w:rPr>
        <w:t xml:space="preserve"> </w:t>
      </w:r>
    </w:p>
    <w:p w14:paraId="2487DC29" w14:textId="6B14AA9B"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9"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33" w:author="McLaughlin, Katie Anne" w:date="2023-03-27T08:21:00Z" w:initials="KM">
    <w:p w14:paraId="2CB40E25" w14:textId="77777777" w:rsidR="00EA56E6" w:rsidRDefault="00EA56E6" w:rsidP="00AD1F59">
      <w:r>
        <w:rPr>
          <w:rStyle w:val="CommentReference"/>
        </w:rPr>
        <w:annotationRef/>
      </w:r>
      <w:r>
        <w:rPr>
          <w:sz w:val="20"/>
          <w:szCs w:val="20"/>
        </w:rPr>
        <w:t>You need to describe the sample before diving into measures.</w:t>
      </w:r>
    </w:p>
  </w:comment>
  <w:comment w:id="38" w:author="McLaughlin, Katie Anne" w:date="2023-03-27T08:20:00Z" w:initials="KM">
    <w:p w14:paraId="5817919E" w14:textId="0B3E33C8" w:rsidR="00EA56E6" w:rsidRDefault="00EA56E6" w:rsidP="000A720B">
      <w:r>
        <w:rPr>
          <w:rStyle w:val="CommentReference"/>
        </w:rPr>
        <w:annotationRef/>
      </w:r>
      <w:r>
        <w:rPr>
          <w:sz w:val="20"/>
          <w:szCs w:val="20"/>
        </w:rPr>
        <w:t>Need to be more specific here, this is a very broad term</w:t>
      </w:r>
    </w:p>
  </w:comment>
  <w:comment w:id="41" w:author="McLaughlin, Katie Anne" w:date="2023-03-27T08:22:00Z" w:initials="KM">
    <w:p w14:paraId="613DD249" w14:textId="77777777" w:rsidR="00EA56E6" w:rsidRDefault="00EA56E6" w:rsidP="00E84825">
      <w:r>
        <w:rPr>
          <w:rStyle w:val="CommentReference"/>
        </w:rPr>
        <w:annotationRef/>
      </w:r>
      <w:r>
        <w:rPr>
          <w:sz w:val="20"/>
          <w:szCs w:val="20"/>
        </w:rPr>
        <w:t>I think it would be helpful to make clear that you are jointly testing these mediators simultaneously to determine which pathways are most important after controlling for the others…</w:t>
      </w:r>
    </w:p>
  </w:comment>
  <w:comment w:id="85" w:author="McLaughlin, Katie Anne" w:date="2023-03-27T08:51:00Z" w:initials="KM">
    <w:p w14:paraId="67A7D2BA" w14:textId="77777777" w:rsidR="000C60D0" w:rsidRDefault="000C60D0" w:rsidP="00192E82">
      <w:r>
        <w:rPr>
          <w:rStyle w:val="CommentReference"/>
        </w:rPr>
        <w:annotationRef/>
      </w:r>
      <w:r>
        <w:rPr>
          <w:sz w:val="20"/>
          <w:szCs w:val="20"/>
        </w:rPr>
        <w:t>Terms like “impact” “effect / affect” imply causality.  Associations, influence, relation are more appropriate for observational studies</w:t>
      </w:r>
    </w:p>
  </w:comment>
  <w:comment w:id="82" w:author="McLaughlin, Katie Anne" w:date="2023-03-27T08:57:00Z" w:initials="KM">
    <w:p w14:paraId="3730D9A5" w14:textId="77777777" w:rsidR="00F66BB0" w:rsidRDefault="000C60D0" w:rsidP="00973B90">
      <w:r>
        <w:rPr>
          <w:rStyle w:val="CommentReference"/>
        </w:rPr>
        <w:annotationRef/>
      </w:r>
      <w:r w:rsidR="00F66BB0">
        <w:rPr>
          <w:sz w:val="20"/>
          <w:szCs w:val="20"/>
        </w:rPr>
        <w:t>Not sure this is really the way to introduce this idea.  Instead, I would start with the idea that numerous mechanisms have been proposed to link threat and deprivation with psychopathology.</w:t>
      </w:r>
      <w:r w:rsidR="00F66BB0">
        <w:rPr>
          <w:sz w:val="20"/>
          <w:szCs w:val="20"/>
        </w:rPr>
        <w:cr/>
      </w:r>
      <w:r w:rsidR="00F66BB0">
        <w:rPr>
          <w:sz w:val="20"/>
          <w:szCs w:val="20"/>
        </w:rPr>
        <w:cr/>
      </w:r>
    </w:p>
  </w:comment>
  <w:comment w:id="95" w:author="McLaughlin, Katie Anne" w:date="2023-03-30T07:47:00Z" w:initials="KM">
    <w:p w14:paraId="20425349" w14:textId="5BC945ED" w:rsidR="00F66BB0" w:rsidRDefault="00F66BB0" w:rsidP="00C757E7">
      <w:r>
        <w:rPr>
          <w:rStyle w:val="CommentReference"/>
        </w:rPr>
        <w:annotationRef/>
      </w:r>
      <w:r>
        <w:rPr>
          <w:sz w:val="20"/>
          <w:szCs w:val="20"/>
        </w:rPr>
        <w:t>K. A. McLaughlin, N. L. Colich, A. M. Rodman and D. G. Weissman</w:t>
      </w:r>
    </w:p>
    <w:p w14:paraId="2B81EB11" w14:textId="77777777" w:rsidR="00F66BB0" w:rsidRDefault="00F66BB0" w:rsidP="00C757E7"/>
    <w:p w14:paraId="3223B2F5" w14:textId="77777777" w:rsidR="00F66BB0" w:rsidRDefault="00F66BB0" w:rsidP="00C757E7">
      <w:r>
        <w:rPr>
          <w:sz w:val="20"/>
          <w:szCs w:val="20"/>
        </w:rPr>
        <w:t>BMC Medicine 2020 Vol. 18 Pages 96-107</w:t>
      </w:r>
    </w:p>
    <w:p w14:paraId="1E953B4B" w14:textId="77777777" w:rsidR="00F66BB0" w:rsidRDefault="00F66BB0" w:rsidP="00C757E7"/>
    <w:p w14:paraId="5E10815D" w14:textId="77777777" w:rsidR="00F66BB0" w:rsidRDefault="00F66BB0" w:rsidP="00C757E7">
      <w:r>
        <w:rPr>
          <w:sz w:val="20"/>
          <w:szCs w:val="20"/>
        </w:rPr>
        <w:t>K. A. McLaughlin, M. A. Sheridan, K. L. Humphreys, J. Belsky and B. E. Ellis</w:t>
      </w:r>
    </w:p>
    <w:p w14:paraId="3A3FB3D0" w14:textId="77777777" w:rsidR="00F66BB0" w:rsidRDefault="00F66BB0" w:rsidP="00C757E7"/>
    <w:p w14:paraId="38E20309" w14:textId="77777777" w:rsidR="00F66BB0" w:rsidRDefault="00F66BB0" w:rsidP="00C757E7">
      <w:r>
        <w:rPr>
          <w:sz w:val="20"/>
          <w:szCs w:val="20"/>
        </w:rPr>
        <w:t>Perspectives on Psychological Science 2021 Vol. 16 Pages 1463-1472</w:t>
      </w:r>
    </w:p>
    <w:p w14:paraId="519B4D41" w14:textId="77777777" w:rsidR="00F66BB0" w:rsidRDefault="00F66BB0" w:rsidP="00C757E7"/>
    <w:p w14:paraId="4DEFA069" w14:textId="77777777" w:rsidR="00F66BB0" w:rsidRDefault="00F66BB0" w:rsidP="00C757E7">
      <w:r>
        <w:rPr>
          <w:sz w:val="20"/>
          <w:szCs w:val="20"/>
        </w:rPr>
        <w:t>N. L. Colich, M. L. Rosen, E. S. Williams and K. A. McLaughlin</w:t>
      </w:r>
    </w:p>
    <w:p w14:paraId="7CE9C843" w14:textId="77777777" w:rsidR="00F66BB0" w:rsidRDefault="00F66BB0" w:rsidP="00C757E7"/>
    <w:p w14:paraId="7D05D6C7" w14:textId="77777777" w:rsidR="00F66BB0" w:rsidRDefault="00F66BB0" w:rsidP="00C757E7">
      <w:r>
        <w:rPr>
          <w:sz w:val="20"/>
          <w:szCs w:val="20"/>
        </w:rPr>
        <w:t>Psychological Bulletin 2020 Vol. 146 Pages 721-764</w:t>
      </w:r>
    </w:p>
  </w:comment>
  <w:comment w:id="103" w:author="McLaughlin, Katie Anne" w:date="2023-03-30T07:49:00Z" w:initials="KM">
    <w:p w14:paraId="7A8F1807" w14:textId="77777777" w:rsidR="00F66BB0" w:rsidRDefault="00F66BB0" w:rsidP="004C0EDA">
      <w:r>
        <w:rPr>
          <w:rStyle w:val="CommentReference"/>
        </w:rPr>
        <w:annotationRef/>
      </w:r>
      <w:r>
        <w:rPr>
          <w:sz w:val="20"/>
          <w:szCs w:val="20"/>
        </w:rPr>
        <w:t>I would start with one paragraph on the mechanisms that have been proposed to link threat with psychopathology - specifically alterations in social information processing, emotion processing, and accelerated pubertal development.  See the following citations for good reviews of these mechanisms:</w:t>
      </w:r>
    </w:p>
    <w:p w14:paraId="5E99B442" w14:textId="77777777" w:rsidR="00F66BB0" w:rsidRDefault="00F66BB0" w:rsidP="004C0EDA"/>
    <w:p w14:paraId="49A54196" w14:textId="77777777" w:rsidR="00F66BB0" w:rsidRDefault="00F66BB0" w:rsidP="004C0EDA">
      <w:r>
        <w:rPr>
          <w:sz w:val="20"/>
          <w:szCs w:val="20"/>
        </w:rPr>
        <w:t>K. A. McLaughlin and H. K. Lambert</w:t>
      </w:r>
    </w:p>
    <w:p w14:paraId="63D1E9C3" w14:textId="77777777" w:rsidR="00F66BB0" w:rsidRDefault="00F66BB0" w:rsidP="004C0EDA"/>
    <w:p w14:paraId="0701C89E" w14:textId="77777777" w:rsidR="00F66BB0" w:rsidRDefault="00F66BB0" w:rsidP="004C0EDA">
      <w:r>
        <w:rPr>
          <w:sz w:val="20"/>
          <w:szCs w:val="20"/>
        </w:rPr>
        <w:t>Current Opinion in Psychology 2017 Vol. 14 Pages 29-34</w:t>
      </w:r>
    </w:p>
    <w:p w14:paraId="6A7A02A7" w14:textId="77777777" w:rsidR="00F66BB0" w:rsidRDefault="00F66BB0" w:rsidP="004C0EDA"/>
    <w:p w14:paraId="65C4B5C7" w14:textId="77777777" w:rsidR="00F66BB0" w:rsidRDefault="00F66BB0" w:rsidP="004C0EDA">
      <w:r>
        <w:rPr>
          <w:sz w:val="20"/>
          <w:szCs w:val="20"/>
        </w:rPr>
        <w:t>K. A. McLaughlin, N. L. Colich, A. M. Rodman and D. G. Weissman</w:t>
      </w:r>
    </w:p>
    <w:p w14:paraId="467E8FD3" w14:textId="77777777" w:rsidR="00F66BB0" w:rsidRDefault="00F66BB0" w:rsidP="004C0EDA"/>
    <w:p w14:paraId="00606726" w14:textId="77777777" w:rsidR="00F66BB0" w:rsidRDefault="00F66BB0" w:rsidP="004C0EDA">
      <w:r>
        <w:rPr>
          <w:sz w:val="20"/>
          <w:szCs w:val="20"/>
        </w:rPr>
        <w:t>BMC Medicine 2020 Vol. 18 Pages 96-107</w:t>
      </w:r>
    </w:p>
    <w:p w14:paraId="0D61D9F3" w14:textId="77777777" w:rsidR="00F66BB0" w:rsidRDefault="00F66BB0" w:rsidP="004C0EDA"/>
    <w:p w14:paraId="7DF2FB25" w14:textId="77777777" w:rsidR="00F66BB0" w:rsidRDefault="00F66BB0" w:rsidP="004C0EDA">
      <w:r>
        <w:rPr>
          <w:sz w:val="20"/>
          <w:szCs w:val="20"/>
        </w:rPr>
        <w:t>Then I would shift to a paragraph focused on mechanisms posited to link deprivation with psychopathology - EF, language, and other aspects of cognitive development…</w:t>
      </w:r>
    </w:p>
    <w:p w14:paraId="6D99A7AA" w14:textId="77777777" w:rsidR="00F66BB0" w:rsidRDefault="00F66BB0" w:rsidP="004C0EDA"/>
    <w:p w14:paraId="27A527D1" w14:textId="77777777" w:rsidR="00F66BB0" w:rsidRDefault="00F66BB0" w:rsidP="004C0EDA"/>
  </w:comment>
  <w:comment w:id="116" w:author="McLaughlin, Katie Anne" w:date="2023-03-30T07:55:00Z" w:initials="KM">
    <w:p w14:paraId="2A016DB6" w14:textId="77777777" w:rsidR="00F66BB0" w:rsidRDefault="00F66BB0" w:rsidP="00E23D06">
      <w:r>
        <w:rPr>
          <w:rStyle w:val="CommentReference"/>
        </w:rPr>
        <w:annotationRef/>
      </w:r>
      <w:r>
        <w:rPr>
          <w:sz w:val="20"/>
          <w:szCs w:val="20"/>
        </w:rPr>
        <w:t>add:</w:t>
      </w:r>
    </w:p>
    <w:p w14:paraId="13DAA028" w14:textId="77777777" w:rsidR="00F66BB0" w:rsidRDefault="00F66BB0" w:rsidP="00E23D06"/>
    <w:p w14:paraId="453EEB7C" w14:textId="77777777" w:rsidR="00F66BB0" w:rsidRDefault="00F66BB0" w:rsidP="00E23D06">
      <w:r>
        <w:rPr>
          <w:sz w:val="20"/>
          <w:szCs w:val="20"/>
        </w:rPr>
        <w:t>J. L. Hanson, A. R. Hariri and D. E. Williamson</w:t>
      </w:r>
    </w:p>
    <w:p w14:paraId="19DCBC6E" w14:textId="77777777" w:rsidR="00F66BB0" w:rsidRDefault="00F66BB0" w:rsidP="00E23D06"/>
    <w:p w14:paraId="44358D45" w14:textId="77777777" w:rsidR="00F66BB0" w:rsidRDefault="00F66BB0" w:rsidP="00E23D06">
      <w:r>
        <w:rPr>
          <w:sz w:val="20"/>
          <w:szCs w:val="20"/>
        </w:rPr>
        <w:t>Biological Psychiatry 2015 Vol. 78 Pages 598-605</w:t>
      </w:r>
    </w:p>
    <w:p w14:paraId="55796A94" w14:textId="77777777" w:rsidR="00F66BB0" w:rsidRDefault="00F66BB0" w:rsidP="00E23D06"/>
    <w:p w14:paraId="2DFA99CA" w14:textId="77777777" w:rsidR="00F66BB0" w:rsidRDefault="00F66BB0" w:rsidP="00E23D06">
      <w:r>
        <w:rPr>
          <w:sz w:val="20"/>
          <w:szCs w:val="20"/>
        </w:rPr>
        <w:t>B. Goff, D. G. Gee, E. H. Telzer, K. L. Humphreys, L. J. Gabard-Durnam, D. J. Flannery, et al.</w:t>
      </w:r>
    </w:p>
    <w:p w14:paraId="01EAB50D" w14:textId="77777777" w:rsidR="00F66BB0" w:rsidRDefault="00F66BB0" w:rsidP="00E23D06"/>
    <w:p w14:paraId="71B66FE9" w14:textId="77777777" w:rsidR="00F66BB0" w:rsidRDefault="00F66BB0" w:rsidP="00E23D06">
      <w:r>
        <w:rPr>
          <w:sz w:val="20"/>
          <w:szCs w:val="20"/>
        </w:rPr>
        <w:t>Neuroscience 2013 Vol. 249 Pages 129-138</w:t>
      </w:r>
    </w:p>
  </w:comment>
  <w:comment w:id="117" w:author="McLaughlin, Katie Anne" w:date="2023-03-30T08:40:00Z" w:initials="KM">
    <w:p w14:paraId="396A9510" w14:textId="77777777" w:rsidR="00D21B91" w:rsidRDefault="00D21B91" w:rsidP="00685FF4">
      <w:r>
        <w:rPr>
          <w:rStyle w:val="CommentReference"/>
        </w:rPr>
        <w:annotationRef/>
      </w:r>
      <w:r>
        <w:rPr>
          <w:sz w:val="20"/>
          <w:szCs w:val="20"/>
        </w:rPr>
        <w:t>I think you want to start here with what you will be doing (i.e., testing multiple mechanisms proposed to play a role in the associations of threat and deprivation with later psychopathology to determine which have the strongest indirect effects in a longitudinal study of early adolescents with variability in both threat and deprivation).</w:t>
      </w:r>
    </w:p>
  </w:comment>
  <w:comment w:id="118" w:author="McLaughlin, Katie Anne" w:date="2023-03-30T08:40:00Z" w:initials="KM">
    <w:p w14:paraId="458C767D" w14:textId="77777777" w:rsidR="00D21B91" w:rsidRDefault="00D21B91" w:rsidP="0074251F">
      <w:r>
        <w:rPr>
          <w:rStyle w:val="CommentReference"/>
        </w:rPr>
        <w:annotationRef/>
      </w:r>
      <w:r>
        <w:rPr>
          <w:sz w:val="20"/>
          <w:szCs w:val="20"/>
        </w:rPr>
        <w:t>This is an exploratory analysis, so I would probably just state that.</w:t>
      </w:r>
    </w:p>
  </w:comment>
  <w:comment w:id="171" w:author="McLaughlin, Katie Anne" w:date="2023-03-30T08:48:00Z" w:initials="KM">
    <w:p w14:paraId="0C68AED5" w14:textId="77777777" w:rsidR="00043E59" w:rsidRDefault="00043E59" w:rsidP="00003CC4">
      <w:r>
        <w:rPr>
          <w:rStyle w:val="CommentReference"/>
        </w:rPr>
        <w:annotationRef/>
      </w:r>
      <w:r>
        <w:rPr>
          <w:sz w:val="20"/>
          <w:szCs w:val="20"/>
        </w:rPr>
        <w:t>Need to define and provide citation</w:t>
      </w:r>
    </w:p>
  </w:comment>
  <w:comment w:id="179" w:author="McLaughlin, Katie Anne" w:date="2023-03-30T08:50:00Z" w:initials="KM">
    <w:p w14:paraId="342E6062" w14:textId="77777777" w:rsidR="00A66C1E" w:rsidRDefault="00A66C1E" w:rsidP="008925EE">
      <w:r>
        <w:rPr>
          <w:rStyle w:val="CommentReference"/>
        </w:rPr>
        <w:annotationRef/>
      </w:r>
      <w:r>
        <w:rPr>
          <w:sz w:val="20"/>
          <w:szCs w:val="20"/>
        </w:rPr>
        <w:t>See this paper for the important distinction between exposures and experiences as it relates to childhood adversity:</w:t>
      </w:r>
    </w:p>
    <w:p w14:paraId="72345150" w14:textId="77777777" w:rsidR="00A66C1E" w:rsidRDefault="00A66C1E" w:rsidP="008925EE"/>
    <w:p w14:paraId="5C204F5D" w14:textId="77777777" w:rsidR="00A66C1E" w:rsidRDefault="00A66C1E" w:rsidP="008925EE">
      <w:r>
        <w:rPr>
          <w:sz w:val="20"/>
          <w:szCs w:val="20"/>
        </w:rPr>
        <w:t>K. A. McLaughlin, M. A. Sheridan, K. L. Humphreys, J. Belsky and B. E. Ellis</w:t>
      </w:r>
    </w:p>
    <w:p w14:paraId="5E9192CD" w14:textId="77777777" w:rsidR="00A66C1E" w:rsidRDefault="00A66C1E" w:rsidP="008925EE"/>
    <w:p w14:paraId="0966E637" w14:textId="77777777" w:rsidR="00A66C1E" w:rsidRDefault="00A66C1E" w:rsidP="008925EE">
      <w:r>
        <w:rPr>
          <w:sz w:val="20"/>
          <w:szCs w:val="20"/>
        </w:rPr>
        <w:t>Perspectives on Psychological Science 2021 Vol. 16 Pages 1463-1472</w:t>
      </w:r>
    </w:p>
  </w:comment>
  <w:comment w:id="180" w:author="McLaughlin, Katie Anne" w:date="2023-03-30T08:52:00Z" w:initials="KM">
    <w:p w14:paraId="6C30C7AD" w14:textId="77777777" w:rsidR="009219A7" w:rsidRDefault="009219A7" w:rsidP="005E7F41">
      <w:r>
        <w:rPr>
          <w:rStyle w:val="CommentReference"/>
        </w:rPr>
        <w:annotationRef/>
      </w:r>
      <w:r>
        <w:rPr>
          <w:sz w:val="20"/>
          <w:szCs w:val="20"/>
        </w:rPr>
        <w:t>Threat should come first.</w:t>
      </w:r>
    </w:p>
    <w:p w14:paraId="266924A5" w14:textId="77777777" w:rsidR="009219A7" w:rsidRDefault="009219A7" w:rsidP="005E7F41"/>
    <w:p w14:paraId="2AAF9DE4" w14:textId="77777777" w:rsidR="009219A7" w:rsidRDefault="009219A7" w:rsidP="005E7F41">
      <w:r>
        <w:rPr>
          <w:sz w:val="20"/>
          <w:szCs w:val="20"/>
        </w:rPr>
        <w:t>Please pull language from this directly from the following paper:</w:t>
      </w:r>
    </w:p>
    <w:p w14:paraId="2E490667" w14:textId="77777777" w:rsidR="009219A7" w:rsidRDefault="009219A7" w:rsidP="005E7F41"/>
    <w:p w14:paraId="581BFDD2" w14:textId="77777777" w:rsidR="009219A7" w:rsidRDefault="009219A7" w:rsidP="005E7F41">
      <w:r>
        <w:rPr>
          <w:color w:val="212121"/>
          <w:sz w:val="20"/>
          <w:szCs w:val="20"/>
          <w:highlight w:val="white"/>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Pr>
          <w:i/>
          <w:iCs/>
          <w:color w:val="212121"/>
          <w:sz w:val="20"/>
          <w:szCs w:val="20"/>
          <w:highlight w:val="white"/>
        </w:rPr>
        <w:t>Journal of cognitive neuroscience</w:t>
      </w:r>
      <w:r>
        <w:rPr>
          <w:color w:val="212121"/>
          <w:sz w:val="20"/>
          <w:szCs w:val="20"/>
          <w:highlight w:val="white"/>
        </w:rPr>
        <w:t xml:space="preserve">, </w:t>
      </w:r>
      <w:r>
        <w:rPr>
          <w:i/>
          <w:iCs/>
          <w:color w:val="212121"/>
          <w:sz w:val="20"/>
          <w:szCs w:val="20"/>
          <w:highlight w:val="white"/>
        </w:rPr>
        <w:t>34</w:t>
      </w:r>
      <w:r>
        <w:rPr>
          <w:color w:val="212121"/>
          <w:sz w:val="20"/>
          <w:szCs w:val="20"/>
          <w:highlight w:val="white"/>
        </w:rPr>
        <w:t>(10), 1892-1905.</w:t>
      </w:r>
    </w:p>
  </w:comment>
  <w:comment w:id="192" w:author="McLaughlin, Katie Anne" w:date="2023-03-30T08:53:00Z" w:initials="KM">
    <w:p w14:paraId="63406A97" w14:textId="77777777" w:rsidR="009219A7" w:rsidRDefault="009219A7" w:rsidP="008F4B40">
      <w:r>
        <w:rPr>
          <w:rStyle w:val="CommentReference"/>
        </w:rPr>
        <w:annotationRef/>
      </w:r>
      <w:r>
        <w:rPr>
          <w:sz w:val="20"/>
          <w:szCs w:val="20"/>
        </w:rPr>
        <w:t>I’m not sure what this paper is?</w:t>
      </w:r>
    </w:p>
    <w:p w14:paraId="39460264" w14:textId="77777777" w:rsidR="009219A7" w:rsidRDefault="009219A7" w:rsidP="008F4B40"/>
    <w:p w14:paraId="4DD68082" w14:textId="77777777" w:rsidR="009219A7" w:rsidRDefault="009219A7" w:rsidP="008F4B40">
      <w:r>
        <w:rPr>
          <w:sz w:val="20"/>
          <w:szCs w:val="20"/>
        </w:rPr>
        <w:t>I would use these as citations as well:</w:t>
      </w:r>
    </w:p>
    <w:p w14:paraId="390CCE53" w14:textId="77777777" w:rsidR="009219A7" w:rsidRDefault="009219A7" w:rsidP="008F4B40"/>
    <w:p w14:paraId="3B540A7D" w14:textId="77777777" w:rsidR="009219A7" w:rsidRDefault="009219A7" w:rsidP="008F4B40">
      <w:r>
        <w:rPr>
          <w:sz w:val="20"/>
          <w:szCs w:val="20"/>
        </w:rPr>
        <w:t>K. A. McLaughlin, N. L. Colich, A. M. Rodman and D. G. Weissman</w:t>
      </w:r>
    </w:p>
    <w:p w14:paraId="22232A10" w14:textId="77777777" w:rsidR="009219A7" w:rsidRDefault="009219A7" w:rsidP="008F4B40"/>
    <w:p w14:paraId="3A117AAF" w14:textId="77777777" w:rsidR="009219A7" w:rsidRDefault="009219A7" w:rsidP="008F4B40">
      <w:r>
        <w:rPr>
          <w:sz w:val="20"/>
          <w:szCs w:val="20"/>
        </w:rPr>
        <w:t>BMC Medicine 2020 Vol. 18 Pages 96-107</w:t>
      </w:r>
    </w:p>
    <w:p w14:paraId="4B9C615E" w14:textId="77777777" w:rsidR="009219A7" w:rsidRDefault="009219A7" w:rsidP="008F4B40"/>
    <w:p w14:paraId="49502C2A" w14:textId="77777777" w:rsidR="009219A7" w:rsidRDefault="009219A7" w:rsidP="008F4B40">
      <w:r>
        <w:rPr>
          <w:sz w:val="20"/>
          <w:szCs w:val="20"/>
        </w:rPr>
        <w:t>K. A. McLaughlin</w:t>
      </w:r>
    </w:p>
    <w:p w14:paraId="23BB1902" w14:textId="77777777" w:rsidR="009219A7" w:rsidRDefault="009219A7" w:rsidP="008F4B40"/>
    <w:p w14:paraId="5BBB1BB8" w14:textId="77777777" w:rsidR="009219A7" w:rsidRDefault="009219A7" w:rsidP="008F4B40">
      <w:r>
        <w:rPr>
          <w:sz w:val="20"/>
          <w:szCs w:val="20"/>
        </w:rPr>
        <w:t>In: The Oxford Handbook of Stress and Mental Health, edited by K. L. Harkness and E. P. Hayden</w:t>
      </w:r>
    </w:p>
    <w:p w14:paraId="34235250" w14:textId="77777777" w:rsidR="009219A7" w:rsidRDefault="009219A7" w:rsidP="008F4B40"/>
    <w:p w14:paraId="3D328711" w14:textId="77777777" w:rsidR="009219A7" w:rsidRDefault="009219A7" w:rsidP="008F4B40">
      <w:r>
        <w:rPr>
          <w:sz w:val="20"/>
          <w:szCs w:val="20"/>
        </w:rPr>
        <w:t xml:space="preserve">Oxford 2020 </w:t>
      </w:r>
    </w:p>
  </w:comment>
  <w:comment w:id="194" w:author="McLaughlin, Katie Anne" w:date="2023-03-30T08:54:00Z" w:initials="KM">
    <w:p w14:paraId="186049E5" w14:textId="77777777" w:rsidR="009219A7" w:rsidRDefault="009219A7" w:rsidP="00DF5279">
      <w:r>
        <w:rPr>
          <w:rStyle w:val="CommentReference"/>
        </w:rPr>
        <w:annotationRef/>
      </w:r>
      <w:r>
        <w:rPr>
          <w:sz w:val="20"/>
          <w:szCs w:val="20"/>
        </w:rPr>
        <w:t>This is not sufficient detail for description of a task.  You can put the additional details in supplement if needed.  See this paper for details on this task:</w:t>
      </w:r>
    </w:p>
    <w:p w14:paraId="40FF938F" w14:textId="77777777" w:rsidR="009219A7" w:rsidRDefault="009219A7" w:rsidP="00DF5279"/>
    <w:p w14:paraId="27CCA5B9" w14:textId="77777777" w:rsidR="009219A7" w:rsidRDefault="009219A7" w:rsidP="00DF5279">
      <w:r>
        <w:rPr>
          <w:sz w:val="20"/>
          <w:szCs w:val="20"/>
        </w:rPr>
        <w:t>D. G. Weissman, D. Bitran, A. B. Miller, J. D. Schaefer, M. A. Sheridan and K. A. McLaughlin</w:t>
      </w:r>
    </w:p>
    <w:p w14:paraId="70FE7CB3" w14:textId="77777777" w:rsidR="009219A7" w:rsidRDefault="009219A7" w:rsidP="00DF5279"/>
    <w:p w14:paraId="7BA6EDAD" w14:textId="77777777" w:rsidR="009219A7" w:rsidRDefault="009219A7" w:rsidP="00DF5279">
      <w:r>
        <w:rPr>
          <w:sz w:val="20"/>
          <w:szCs w:val="20"/>
        </w:rPr>
        <w:t>Development and Psychopathology 2019 Vol. 31 Pages 899-915</w:t>
      </w:r>
    </w:p>
  </w:comment>
  <w:comment w:id="195" w:author="McLaughlin, Katie Anne" w:date="2023-03-30T08:55:00Z" w:initials="KM">
    <w:p w14:paraId="76F42305" w14:textId="77777777" w:rsidR="009219A7" w:rsidRDefault="009219A7" w:rsidP="00C32DB4">
      <w:r>
        <w:rPr>
          <w:rStyle w:val="CommentReference"/>
        </w:rPr>
        <w:annotationRef/>
      </w:r>
      <w:r>
        <w:rPr>
          <w:sz w:val="20"/>
          <w:szCs w:val="20"/>
        </w:rPr>
        <w:t>Same as above - not enough detail.  See the Kim paper for details on the specific version of the task we used.</w:t>
      </w:r>
    </w:p>
  </w:comment>
  <w:comment w:id="198" w:author="Ekaterina Sadikova" w:date="2023-02-27T10:03:00Z" w:initials="ES">
    <w:p w14:paraId="5053AB09" w14:textId="1236CA99" w:rsidR="00954AB2" w:rsidRDefault="00954AB2" w:rsidP="004149DF">
      <w:r>
        <w:rPr>
          <w:rStyle w:val="CommentReference"/>
        </w:rPr>
        <w:annotationRef/>
      </w:r>
      <w:r>
        <w:rPr>
          <w:color w:val="000000"/>
          <w:sz w:val="20"/>
          <w:szCs w:val="20"/>
        </w:rPr>
        <w:t>Was the ToM task designed for DT?</w:t>
      </w:r>
    </w:p>
  </w:comment>
  <w:comment w:id="199" w:author="McLaughlin, Katie Anne" w:date="2023-03-30T08:56:00Z" w:initials="KM">
    <w:p w14:paraId="440A4B58" w14:textId="77777777" w:rsidR="00635084" w:rsidRDefault="00635084" w:rsidP="005629D0">
      <w:r>
        <w:rPr>
          <w:rStyle w:val="CommentReference"/>
        </w:rPr>
        <w:annotationRef/>
      </w:r>
      <w:r>
        <w:rPr>
          <w:sz w:val="20"/>
          <w:szCs w:val="20"/>
        </w:rPr>
        <w:t>It was adapted from another task - email David and he can share the task description and relevant citations with you.</w:t>
      </w:r>
    </w:p>
  </w:comment>
  <w:comment w:id="200" w:author="McLaughlin, Katie Anne" w:date="2023-03-30T08:57:00Z" w:initials="KM">
    <w:p w14:paraId="67422310" w14:textId="77777777" w:rsidR="00635084" w:rsidRDefault="00635084" w:rsidP="00915CEC">
      <w:r>
        <w:rPr>
          <w:rStyle w:val="CommentReference"/>
        </w:rPr>
        <w:annotationRef/>
      </w:r>
      <w:r>
        <w:rPr>
          <w:sz w:val="20"/>
          <w:szCs w:val="20"/>
        </w:rPr>
        <w:t>Not nearly enough detail here.  However details can probably go in supplement. Email Laura Machlin to get the final task description for this task in DT. You will need to include details on acquisition and cleaning of the physiological data in the supplement as well.</w:t>
      </w:r>
    </w:p>
  </w:comment>
  <w:comment w:id="201" w:author="McLaughlin, Katie Anne" w:date="2023-03-30T08:57:00Z" w:initials="KM">
    <w:p w14:paraId="067326D3" w14:textId="77777777" w:rsidR="00635084" w:rsidRDefault="00635084" w:rsidP="00F21006">
      <w:r>
        <w:rPr>
          <w:rStyle w:val="CommentReference"/>
        </w:rPr>
        <w:annotationRef/>
      </w:r>
      <w:r>
        <w:rPr>
          <w:sz w:val="20"/>
          <w:szCs w:val="20"/>
        </w:rPr>
        <w:t>Not enough details. You need to describe which variables you extracted from these tasks and used in your analysis.</w:t>
      </w:r>
    </w:p>
  </w:comment>
  <w:comment w:id="202" w:author="McLaughlin, Katie Anne" w:date="2023-03-30T08:58:00Z" w:initials="KM">
    <w:p w14:paraId="4B0B56E6" w14:textId="77777777" w:rsidR="00635084" w:rsidRDefault="00635084" w:rsidP="00893D25">
      <w:r>
        <w:rPr>
          <w:rStyle w:val="CommentReference"/>
        </w:rPr>
        <w:annotationRef/>
      </w:r>
      <w:r>
        <w:rPr>
          <w:sz w:val="20"/>
          <w:szCs w:val="20"/>
        </w:rPr>
        <w:t>Same here - not enough detail about the task.</w:t>
      </w:r>
    </w:p>
  </w:comment>
  <w:comment w:id="205" w:author="McLaughlin, Katie Anne" w:date="2023-03-30T08:58:00Z" w:initials="KM">
    <w:p w14:paraId="15275ED9" w14:textId="77777777" w:rsidR="00635084" w:rsidRDefault="00635084" w:rsidP="00E1304C">
      <w:r>
        <w:rPr>
          <w:rStyle w:val="CommentReference"/>
        </w:rPr>
        <w:annotationRef/>
      </w:r>
      <w:r>
        <w:rPr>
          <w:sz w:val="20"/>
          <w:szCs w:val="20"/>
        </w:rPr>
        <w:t>Put these details in supplement.</w:t>
      </w:r>
    </w:p>
  </w:comment>
  <w:comment w:id="207" w:author="McLaughlin, Katie Anne" w:date="2023-03-31T10:45:00Z" w:initials="KM">
    <w:p w14:paraId="3468445C" w14:textId="77777777" w:rsidR="00491CD6" w:rsidRDefault="00491CD6" w:rsidP="00BC3308">
      <w:r>
        <w:rPr>
          <w:rStyle w:val="CommentReference"/>
        </w:rPr>
        <w:annotationRef/>
      </w:r>
      <w:r>
        <w:rPr>
          <w:sz w:val="20"/>
          <w:szCs w:val="20"/>
        </w:rPr>
        <w:t>Not totally clear what you mean here.  Is d=84 the result you got?  What does d represent here?</w:t>
      </w:r>
    </w:p>
  </w:comment>
  <w:comment w:id="211" w:author="McLaughlin, Katie Anne" w:date="2023-03-31T10:47:00Z" w:initials="KM">
    <w:p w14:paraId="7648FD90" w14:textId="77777777" w:rsidR="00491CD6" w:rsidRDefault="00491CD6" w:rsidP="00D94074">
      <w:r>
        <w:rPr>
          <w:rStyle w:val="CommentReference"/>
        </w:rPr>
        <w:annotationRef/>
      </w:r>
      <w:r>
        <w:rPr>
          <w:sz w:val="20"/>
          <w:szCs w:val="20"/>
        </w:rPr>
        <w:t>I have not heard this term before.  Typically people just refer to indirect effects.  Is this different in some way?  If so needs to be defined.</w:t>
      </w:r>
    </w:p>
  </w:comment>
  <w:comment w:id="215" w:author="McLaughlin, Katie Anne" w:date="2023-03-31T10:50:00Z" w:initials="KM">
    <w:p w14:paraId="130DDB9A" w14:textId="77777777" w:rsidR="00491CD6" w:rsidRDefault="00491CD6" w:rsidP="00FD7445">
      <w:r>
        <w:rPr>
          <w:rStyle w:val="CommentReference"/>
        </w:rPr>
        <w:annotationRef/>
      </w:r>
      <w:r>
        <w:rPr>
          <w:sz w:val="20"/>
          <w:szCs w:val="20"/>
        </w:rPr>
        <w:t>Results needs sub-headings and I would try to re-organize to improve clarity based on how a mediation is typically reported:</w:t>
      </w:r>
      <w:r>
        <w:rPr>
          <w:sz w:val="20"/>
          <w:szCs w:val="20"/>
        </w:rPr>
        <w:cr/>
      </w:r>
      <w:r>
        <w:rPr>
          <w:sz w:val="20"/>
          <w:szCs w:val="20"/>
        </w:rPr>
        <w:cr/>
        <w:t>Descriptive Statistics</w:t>
      </w:r>
      <w:r>
        <w:rPr>
          <w:sz w:val="20"/>
          <w:szCs w:val="20"/>
        </w:rPr>
        <w:cr/>
      </w:r>
      <w:r>
        <w:rPr>
          <w:sz w:val="20"/>
          <w:szCs w:val="20"/>
        </w:rPr>
        <w:cr/>
        <w:t>Adversity and Psychopathology</w:t>
      </w:r>
      <w:r>
        <w:rPr>
          <w:sz w:val="20"/>
          <w:szCs w:val="20"/>
        </w:rPr>
        <w:cr/>
      </w:r>
      <w:r>
        <w:rPr>
          <w:sz w:val="20"/>
          <w:szCs w:val="20"/>
        </w:rPr>
        <w:cr/>
        <w:t>Adversity and Candidate Mediators</w:t>
      </w:r>
    </w:p>
    <w:p w14:paraId="15AE6902" w14:textId="77777777" w:rsidR="00491CD6" w:rsidRDefault="00491CD6" w:rsidP="00FD7445"/>
    <w:p w14:paraId="5D9F7314" w14:textId="77777777" w:rsidR="00491CD6" w:rsidRDefault="00491CD6" w:rsidP="00FD7445">
      <w:r>
        <w:rPr>
          <w:sz w:val="20"/>
          <w:szCs w:val="20"/>
        </w:rPr>
        <w:t>Candidate Mediators and Psychopathology</w:t>
      </w:r>
      <w:r>
        <w:rPr>
          <w:sz w:val="20"/>
          <w:szCs w:val="20"/>
        </w:rPr>
        <w:cr/>
      </w:r>
      <w:r>
        <w:rPr>
          <w:sz w:val="20"/>
          <w:szCs w:val="20"/>
        </w:rPr>
        <w:cr/>
        <w:t>Mediation Models</w:t>
      </w:r>
    </w:p>
  </w:comment>
  <w:comment w:id="217" w:author="Ekaterina Sadikova" w:date="2023-01-29T19:18:00Z" w:initials="ES">
    <w:p w14:paraId="35BEAF80" w14:textId="7C4EB88D" w:rsidR="00D426E6" w:rsidRDefault="00BB560F" w:rsidP="0061649E">
      <w:r>
        <w:rPr>
          <w:rStyle w:val="CommentReference"/>
        </w:rPr>
        <w:annotationRef/>
      </w:r>
      <w:r w:rsidR="00D426E6">
        <w:rPr>
          <w:sz w:val="20"/>
          <w:szCs w:val="20"/>
        </w:rPr>
        <w:t>Need to get age at follow-up - following up with David</w:t>
      </w:r>
    </w:p>
  </w:comment>
  <w:comment w:id="216" w:author="McLaughlin, Katie Anne" w:date="2023-03-31T10:49:00Z" w:initials="KM">
    <w:p w14:paraId="75FC9692" w14:textId="77777777" w:rsidR="00491CD6" w:rsidRDefault="00491CD6" w:rsidP="005F7EBA">
      <w:r>
        <w:rPr>
          <w:rStyle w:val="CommentReference"/>
        </w:rPr>
        <w:annotationRef/>
      </w:r>
      <w:r>
        <w:rPr>
          <w:sz w:val="20"/>
          <w:szCs w:val="20"/>
        </w:rPr>
        <w:t>This belongs in sample description in Methods</w:t>
      </w:r>
    </w:p>
  </w:comment>
  <w:comment w:id="219" w:author="McLaughlin, Katie Anne" w:date="2023-03-31T10:49:00Z" w:initials="KM">
    <w:p w14:paraId="0393F99C" w14:textId="77777777" w:rsidR="00491CD6" w:rsidRDefault="00491CD6" w:rsidP="00365915">
      <w:r>
        <w:rPr>
          <w:rStyle w:val="CommentReference"/>
        </w:rPr>
        <w:annotationRef/>
      </w:r>
      <w:r>
        <w:rPr>
          <w:sz w:val="20"/>
          <w:szCs w:val="20"/>
        </w:rPr>
        <w:t>For publication there is no need to summarize bivariate correlations in the Results.  I would remove this for the publication version.</w:t>
      </w:r>
    </w:p>
  </w:comment>
  <w:comment w:id="220" w:author="McLaughlin, Katie Anne" w:date="2023-03-31T10:51:00Z" w:initials="KM">
    <w:p w14:paraId="6CE62418" w14:textId="77777777" w:rsidR="00491CD6" w:rsidRDefault="00491CD6" w:rsidP="00E53EBA">
      <w:r>
        <w:rPr>
          <w:rStyle w:val="CommentReference"/>
        </w:rPr>
        <w:annotationRef/>
      </w:r>
      <w:r>
        <w:rPr>
          <w:sz w:val="20"/>
          <w:szCs w:val="20"/>
        </w:rPr>
        <w:t>Need to revise throughout to get rid of causal language.  Impact, effect, affect all imply causality. In an observational study, association, relation, influence are better terms.</w:t>
      </w:r>
    </w:p>
  </w:comment>
  <w:comment w:id="226" w:author="McLaughlin, Katie Anne" w:date="2023-03-31T10:53:00Z" w:initials="KM">
    <w:p w14:paraId="42E88AB3" w14:textId="77777777" w:rsidR="00491CD6" w:rsidRDefault="00491CD6" w:rsidP="00A8148C">
      <w:r>
        <w:rPr>
          <w:rStyle w:val="CommentReference"/>
        </w:rPr>
        <w:annotationRef/>
      </w:r>
      <w:r>
        <w:rPr>
          <w:sz w:val="20"/>
          <w:szCs w:val="20"/>
        </w:rPr>
        <w:t>I would take a look at other papers from our lab on how to report mediation results.  Typically you just need to report the indirect effect and the confidence inter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2CB40E25" w15:done="0"/>
  <w15:commentEx w15:paraId="5817919E" w15:done="0"/>
  <w15:commentEx w15:paraId="613DD249" w15:done="0"/>
  <w15:commentEx w15:paraId="67A7D2BA" w15:done="0"/>
  <w15:commentEx w15:paraId="3730D9A5" w15:done="0"/>
  <w15:commentEx w15:paraId="7D05D6C7" w15:done="0"/>
  <w15:commentEx w15:paraId="27A527D1" w15:done="0"/>
  <w15:commentEx w15:paraId="71B66FE9" w15:done="0"/>
  <w15:commentEx w15:paraId="396A9510" w15:done="0"/>
  <w15:commentEx w15:paraId="458C767D" w15:done="0"/>
  <w15:commentEx w15:paraId="0C68AED5" w15:done="0"/>
  <w15:commentEx w15:paraId="0966E637" w15:done="0"/>
  <w15:commentEx w15:paraId="581BFDD2" w15:done="0"/>
  <w15:commentEx w15:paraId="3D328711" w15:done="0"/>
  <w15:commentEx w15:paraId="7BA6EDAD" w15:done="0"/>
  <w15:commentEx w15:paraId="76F42305" w15:done="0"/>
  <w15:commentEx w15:paraId="5053AB09" w15:done="0"/>
  <w15:commentEx w15:paraId="440A4B58" w15:paraIdParent="5053AB09" w15:done="0"/>
  <w15:commentEx w15:paraId="67422310" w15:done="0"/>
  <w15:commentEx w15:paraId="067326D3" w15:done="0"/>
  <w15:commentEx w15:paraId="4B0B56E6" w15:done="0"/>
  <w15:commentEx w15:paraId="15275ED9" w15:done="0"/>
  <w15:commentEx w15:paraId="3468445C" w15:done="0"/>
  <w15:commentEx w15:paraId="7648FD90" w15:done="0"/>
  <w15:commentEx w15:paraId="5D9F7314" w15:done="0"/>
  <w15:commentEx w15:paraId="35BEAF80" w15:done="0"/>
  <w15:commentEx w15:paraId="75FC9692" w15:done="0"/>
  <w15:commentEx w15:paraId="0393F99C" w15:done="0"/>
  <w15:commentEx w15:paraId="6CE62418" w15:done="0"/>
  <w15:commentEx w15:paraId="42E88A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CBD072" w16cex:dateUtc="2023-03-27T12:21:00Z"/>
  <w16cex:commentExtensible w16cex:durableId="27CBD05C" w16cex:dateUtc="2023-03-27T12:20:00Z"/>
  <w16cex:commentExtensible w16cex:durableId="27CBD0C2" w16cex:dateUtc="2023-03-27T12:22:00Z"/>
  <w16cex:commentExtensible w16cex:durableId="27CBD78C" w16cex:dateUtc="2023-03-27T12:51:00Z"/>
  <w16cex:commentExtensible w16cex:durableId="27CBD907" w16cex:dateUtc="2023-03-27T12:57:00Z"/>
  <w16cex:commentExtensible w16cex:durableId="27CFBD25" w16cex:dateUtc="2023-03-30T11:47:00Z"/>
  <w16cex:commentExtensible w16cex:durableId="27CFBD89" w16cex:dateUtc="2023-03-30T11:49:00Z"/>
  <w16cex:commentExtensible w16cex:durableId="27CFBED8" w16cex:dateUtc="2023-03-30T11:55:00Z"/>
  <w16cex:commentExtensible w16cex:durableId="27CFC980" w16cex:dateUtc="2023-03-30T12:40:00Z"/>
  <w16cex:commentExtensible w16cex:durableId="27CFC992" w16cex:dateUtc="2023-03-30T12:40:00Z"/>
  <w16cex:commentExtensible w16cex:durableId="27CFCB73" w16cex:dateUtc="2023-03-30T12:48:00Z"/>
  <w16cex:commentExtensible w16cex:durableId="27CFCBE6" w16cex:dateUtc="2023-03-30T12:50:00Z"/>
  <w16cex:commentExtensible w16cex:durableId="27CFCC46" w16cex:dateUtc="2023-03-30T12:52:00Z"/>
  <w16cex:commentExtensible w16cex:durableId="27CFCC96" w16cex:dateUtc="2023-03-30T12:53:00Z"/>
  <w16cex:commentExtensible w16cex:durableId="27CFCCCB" w16cex:dateUtc="2023-03-30T12:54:00Z"/>
  <w16cex:commentExtensible w16cex:durableId="27CFCCF2" w16cex:dateUtc="2023-03-30T12:55:00Z"/>
  <w16cex:commentExtensible w16cex:durableId="27A6FE82" w16cex:dateUtc="2023-02-27T15:03:00Z"/>
  <w16cex:commentExtensible w16cex:durableId="27CFCD33" w16cex:dateUtc="2023-03-30T12:56:00Z"/>
  <w16cex:commentExtensible w16cex:durableId="27CFCD61" w16cex:dateUtc="2023-03-30T12:57:00Z"/>
  <w16cex:commentExtensible w16cex:durableId="27CFCD89" w16cex:dateUtc="2023-03-30T12:57:00Z"/>
  <w16cex:commentExtensible w16cex:durableId="27CFCDA3" w16cex:dateUtc="2023-03-30T12:58:00Z"/>
  <w16cex:commentExtensible w16cex:durableId="27CFCDC5" w16cex:dateUtc="2023-03-30T12:58:00Z"/>
  <w16cex:commentExtensible w16cex:durableId="27D13862" w16cex:dateUtc="2023-03-31T14:45:00Z"/>
  <w16cex:commentExtensible w16cex:durableId="27D138BF" w16cex:dateUtc="2023-03-31T14:47:00Z"/>
  <w16cex:commentExtensible w16cex:durableId="27D13987" w16cex:dateUtc="2023-03-31T14:50:00Z"/>
  <w16cex:commentExtensible w16cex:durableId="27814503" w16cex:dateUtc="2023-01-30T00:18:00Z"/>
  <w16cex:commentExtensible w16cex:durableId="27D13931" w16cex:dateUtc="2023-03-31T14:49:00Z"/>
  <w16cex:commentExtensible w16cex:durableId="27D1394D" w16cex:dateUtc="2023-03-31T14:49:00Z"/>
  <w16cex:commentExtensible w16cex:durableId="27D139B2" w16cex:dateUtc="2023-03-31T14:51:00Z"/>
  <w16cex:commentExtensible w16cex:durableId="27D13A1C" w16cex:dateUtc="2023-03-31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2CB40E25" w16cid:durableId="27CBD072"/>
  <w16cid:commentId w16cid:paraId="5817919E" w16cid:durableId="27CBD05C"/>
  <w16cid:commentId w16cid:paraId="613DD249" w16cid:durableId="27CBD0C2"/>
  <w16cid:commentId w16cid:paraId="67A7D2BA" w16cid:durableId="27CBD78C"/>
  <w16cid:commentId w16cid:paraId="3730D9A5" w16cid:durableId="27CBD907"/>
  <w16cid:commentId w16cid:paraId="7D05D6C7" w16cid:durableId="27CFBD25"/>
  <w16cid:commentId w16cid:paraId="27A527D1" w16cid:durableId="27CFBD89"/>
  <w16cid:commentId w16cid:paraId="71B66FE9" w16cid:durableId="27CFBED8"/>
  <w16cid:commentId w16cid:paraId="396A9510" w16cid:durableId="27CFC980"/>
  <w16cid:commentId w16cid:paraId="458C767D" w16cid:durableId="27CFC992"/>
  <w16cid:commentId w16cid:paraId="0C68AED5" w16cid:durableId="27CFCB73"/>
  <w16cid:commentId w16cid:paraId="0966E637" w16cid:durableId="27CFCBE6"/>
  <w16cid:commentId w16cid:paraId="581BFDD2" w16cid:durableId="27CFCC46"/>
  <w16cid:commentId w16cid:paraId="3D328711" w16cid:durableId="27CFCC96"/>
  <w16cid:commentId w16cid:paraId="7BA6EDAD" w16cid:durableId="27CFCCCB"/>
  <w16cid:commentId w16cid:paraId="76F42305" w16cid:durableId="27CFCCF2"/>
  <w16cid:commentId w16cid:paraId="5053AB09" w16cid:durableId="27A6FE82"/>
  <w16cid:commentId w16cid:paraId="440A4B58" w16cid:durableId="27CFCD33"/>
  <w16cid:commentId w16cid:paraId="67422310" w16cid:durableId="27CFCD61"/>
  <w16cid:commentId w16cid:paraId="067326D3" w16cid:durableId="27CFCD89"/>
  <w16cid:commentId w16cid:paraId="4B0B56E6" w16cid:durableId="27CFCDA3"/>
  <w16cid:commentId w16cid:paraId="15275ED9" w16cid:durableId="27CFCDC5"/>
  <w16cid:commentId w16cid:paraId="3468445C" w16cid:durableId="27D13862"/>
  <w16cid:commentId w16cid:paraId="7648FD90" w16cid:durableId="27D138BF"/>
  <w16cid:commentId w16cid:paraId="5D9F7314" w16cid:durableId="27D13987"/>
  <w16cid:commentId w16cid:paraId="35BEAF80" w16cid:durableId="27814503"/>
  <w16cid:commentId w16cid:paraId="75FC9692" w16cid:durableId="27D13931"/>
  <w16cid:commentId w16cid:paraId="0393F99C" w16cid:durableId="27D1394D"/>
  <w16cid:commentId w16cid:paraId="6CE62418" w16cid:durableId="27D139B2"/>
  <w16cid:commentId w16cid:paraId="42E88AB3" w16cid:durableId="27D13A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5DBBD" w14:textId="77777777" w:rsidR="0040412D" w:rsidRDefault="0040412D" w:rsidP="00C604ED">
      <w:r>
        <w:separator/>
      </w:r>
    </w:p>
  </w:endnote>
  <w:endnote w:type="continuationSeparator" w:id="0">
    <w:p w14:paraId="6653F669" w14:textId="77777777" w:rsidR="0040412D" w:rsidRDefault="0040412D"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A7B8E" w14:textId="77777777" w:rsidR="0040412D" w:rsidRDefault="0040412D" w:rsidP="00C604ED">
      <w:r>
        <w:separator/>
      </w:r>
    </w:p>
  </w:footnote>
  <w:footnote w:type="continuationSeparator" w:id="0">
    <w:p w14:paraId="093C9C43" w14:textId="77777777" w:rsidR="0040412D" w:rsidRDefault="0040412D"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Laughlin, Katie Anne">
    <w15:presenceInfo w15:providerId="AD" w15:userId="S::kmclaughlin@fas.harvard.edu::292734b0-bec3-4b08-83ef-a06d711a051c"/>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rf0a2pxvzszeaxe9vx0ryxazfvxf2awzt&quot;&gt;EndNoteLibrary2020&lt;record-ids&gt;&lt;item&gt;3318&lt;/item&gt;&lt;/record-ids&gt;&lt;/item&gt;&lt;/Libraries&gt;"/>
  </w:docVars>
  <w:rsids>
    <w:rsidRoot w:val="00CD6B59"/>
    <w:rsid w:val="000016B6"/>
    <w:rsid w:val="00002E6B"/>
    <w:rsid w:val="000272B0"/>
    <w:rsid w:val="00036790"/>
    <w:rsid w:val="00036F50"/>
    <w:rsid w:val="00043E59"/>
    <w:rsid w:val="000607EC"/>
    <w:rsid w:val="00061F22"/>
    <w:rsid w:val="00074FAA"/>
    <w:rsid w:val="0008594C"/>
    <w:rsid w:val="00094C1B"/>
    <w:rsid w:val="000A7DF4"/>
    <w:rsid w:val="000C60D0"/>
    <w:rsid w:val="000D6914"/>
    <w:rsid w:val="000E744F"/>
    <w:rsid w:val="000F2D94"/>
    <w:rsid w:val="000F7B79"/>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1015"/>
    <w:rsid w:val="002022E0"/>
    <w:rsid w:val="00215389"/>
    <w:rsid w:val="0023593D"/>
    <w:rsid w:val="0024609F"/>
    <w:rsid w:val="00260948"/>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A7D64"/>
    <w:rsid w:val="003C2705"/>
    <w:rsid w:val="003F30DC"/>
    <w:rsid w:val="0040412D"/>
    <w:rsid w:val="00420639"/>
    <w:rsid w:val="00427816"/>
    <w:rsid w:val="00463F6E"/>
    <w:rsid w:val="00464557"/>
    <w:rsid w:val="004908BC"/>
    <w:rsid w:val="00491CC5"/>
    <w:rsid w:val="00491CD6"/>
    <w:rsid w:val="004C6D5D"/>
    <w:rsid w:val="004C7C34"/>
    <w:rsid w:val="004E7946"/>
    <w:rsid w:val="00503833"/>
    <w:rsid w:val="00504FB0"/>
    <w:rsid w:val="00530C29"/>
    <w:rsid w:val="0053732F"/>
    <w:rsid w:val="00545CB3"/>
    <w:rsid w:val="00546A79"/>
    <w:rsid w:val="005527EE"/>
    <w:rsid w:val="00571AB9"/>
    <w:rsid w:val="00583274"/>
    <w:rsid w:val="00585159"/>
    <w:rsid w:val="005A175C"/>
    <w:rsid w:val="005B4A9C"/>
    <w:rsid w:val="005C05FB"/>
    <w:rsid w:val="005D1A71"/>
    <w:rsid w:val="00607747"/>
    <w:rsid w:val="0061378A"/>
    <w:rsid w:val="00624F6E"/>
    <w:rsid w:val="00635084"/>
    <w:rsid w:val="00635CA9"/>
    <w:rsid w:val="00647AAB"/>
    <w:rsid w:val="00655020"/>
    <w:rsid w:val="0068258C"/>
    <w:rsid w:val="006B50F2"/>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B3333"/>
    <w:rsid w:val="007D52BE"/>
    <w:rsid w:val="007D6714"/>
    <w:rsid w:val="007E2AE7"/>
    <w:rsid w:val="007F488A"/>
    <w:rsid w:val="007F4C90"/>
    <w:rsid w:val="00834618"/>
    <w:rsid w:val="00842299"/>
    <w:rsid w:val="00893243"/>
    <w:rsid w:val="008946DA"/>
    <w:rsid w:val="008C2DFE"/>
    <w:rsid w:val="008F0D9C"/>
    <w:rsid w:val="0090629F"/>
    <w:rsid w:val="00907D14"/>
    <w:rsid w:val="009219A7"/>
    <w:rsid w:val="00944FCE"/>
    <w:rsid w:val="00945D50"/>
    <w:rsid w:val="00954AB2"/>
    <w:rsid w:val="00954D77"/>
    <w:rsid w:val="0096168F"/>
    <w:rsid w:val="00961DF7"/>
    <w:rsid w:val="00963FE0"/>
    <w:rsid w:val="00973A47"/>
    <w:rsid w:val="00980289"/>
    <w:rsid w:val="009A557C"/>
    <w:rsid w:val="00A11B29"/>
    <w:rsid w:val="00A2632A"/>
    <w:rsid w:val="00A263EE"/>
    <w:rsid w:val="00A65B40"/>
    <w:rsid w:val="00A66C1E"/>
    <w:rsid w:val="00A87036"/>
    <w:rsid w:val="00A87EA5"/>
    <w:rsid w:val="00A9185D"/>
    <w:rsid w:val="00A94F27"/>
    <w:rsid w:val="00AA0B37"/>
    <w:rsid w:val="00AB2DCE"/>
    <w:rsid w:val="00AB7091"/>
    <w:rsid w:val="00AC3A95"/>
    <w:rsid w:val="00AC7243"/>
    <w:rsid w:val="00AF50FE"/>
    <w:rsid w:val="00B23BAA"/>
    <w:rsid w:val="00B2433F"/>
    <w:rsid w:val="00B35261"/>
    <w:rsid w:val="00B46F88"/>
    <w:rsid w:val="00B5376A"/>
    <w:rsid w:val="00B80554"/>
    <w:rsid w:val="00B92064"/>
    <w:rsid w:val="00B935E3"/>
    <w:rsid w:val="00BA432F"/>
    <w:rsid w:val="00BB560F"/>
    <w:rsid w:val="00BB6FC9"/>
    <w:rsid w:val="00BE2BE8"/>
    <w:rsid w:val="00BF7B07"/>
    <w:rsid w:val="00C04085"/>
    <w:rsid w:val="00C05007"/>
    <w:rsid w:val="00C1650C"/>
    <w:rsid w:val="00C22094"/>
    <w:rsid w:val="00C2547A"/>
    <w:rsid w:val="00C25841"/>
    <w:rsid w:val="00C34B7B"/>
    <w:rsid w:val="00C514B3"/>
    <w:rsid w:val="00C51FD4"/>
    <w:rsid w:val="00C604ED"/>
    <w:rsid w:val="00C868E6"/>
    <w:rsid w:val="00CA3453"/>
    <w:rsid w:val="00CD01ED"/>
    <w:rsid w:val="00CD6B59"/>
    <w:rsid w:val="00D02C6E"/>
    <w:rsid w:val="00D12407"/>
    <w:rsid w:val="00D14353"/>
    <w:rsid w:val="00D1780F"/>
    <w:rsid w:val="00D20103"/>
    <w:rsid w:val="00D2180C"/>
    <w:rsid w:val="00D21B91"/>
    <w:rsid w:val="00D426E6"/>
    <w:rsid w:val="00D441A1"/>
    <w:rsid w:val="00D47842"/>
    <w:rsid w:val="00D55BC0"/>
    <w:rsid w:val="00D57216"/>
    <w:rsid w:val="00D65954"/>
    <w:rsid w:val="00D70840"/>
    <w:rsid w:val="00D773C8"/>
    <w:rsid w:val="00D970E1"/>
    <w:rsid w:val="00DC0516"/>
    <w:rsid w:val="00DF6EC9"/>
    <w:rsid w:val="00E1320F"/>
    <w:rsid w:val="00E15A08"/>
    <w:rsid w:val="00E47766"/>
    <w:rsid w:val="00E6486F"/>
    <w:rsid w:val="00E76399"/>
    <w:rsid w:val="00E823EB"/>
    <w:rsid w:val="00E85457"/>
    <w:rsid w:val="00EA56E6"/>
    <w:rsid w:val="00EF6A69"/>
    <w:rsid w:val="00EF7EC6"/>
    <w:rsid w:val="00F12F11"/>
    <w:rsid w:val="00F37FA8"/>
    <w:rsid w:val="00F44E03"/>
    <w:rsid w:val="00F55C51"/>
    <w:rsid w:val="00F66BB0"/>
    <w:rsid w:val="00F74119"/>
    <w:rsid w:val="00F755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1016/j.socscimed.2010.03.035" TargetMode="External"/><Relationship Id="rId68" Type="http://schemas.openxmlformats.org/officeDocument/2006/relationships/hyperlink" Target="https://doi.org/10.1016/j.jaac.2019.08.471"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033291719001764" TargetMode="Externa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3389/fpsyg.2010.00239" TargetMode="External"/><Relationship Id="rId69" Type="http://schemas.openxmlformats.org/officeDocument/2006/relationships/hyperlink" Target="https://doi.org/10.1177/2167702620923649"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7/S0954579419000348"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dcn.2019.100700" TargetMode="External"/><Relationship Id="rId70" Type="http://schemas.openxmlformats.org/officeDocument/2006/relationships/hyperlink" Target="https://doi.org/10.1093/bioinformatics/btw35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37/a0013170"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33</Pages>
  <Words>18356</Words>
  <Characters>10463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3</cp:revision>
  <dcterms:created xsi:type="dcterms:W3CDTF">2023-04-04T15:13:00Z</dcterms:created>
  <dcterms:modified xsi:type="dcterms:W3CDTF">2023-04-07T19:55:00Z</dcterms:modified>
</cp:coreProperties>
</file>